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E242E" w14:textId="28A4E667" w:rsidR="0022402A" w:rsidRPr="001701E6" w:rsidRDefault="00BD1010" w:rsidP="00EC24AE">
      <w:pPr>
        <w:pStyle w:val="Heading1"/>
        <w:rPr>
          <w:u w:val="single"/>
        </w:rPr>
      </w:pPr>
      <w:r w:rsidRPr="001701E6">
        <w:t xml:space="preserve">Title: </w:t>
      </w:r>
      <w:r w:rsidR="006D32F5" w:rsidRPr="001701E6">
        <w:t xml:space="preserve">Integrating multiple lines of evidence to </w:t>
      </w:r>
      <w:r w:rsidR="006D32F5" w:rsidRPr="00EC24AE">
        <w:t>assess</w:t>
      </w:r>
      <w:r w:rsidR="006D32F5" w:rsidRPr="001701E6">
        <w:t xml:space="preserve"> the effects of maternal BMI on pregnancy and perinatal outcomes</w:t>
      </w:r>
    </w:p>
    <w:p w14:paraId="2AEEF5FE" w14:textId="77777777" w:rsidR="00F21D6E" w:rsidRPr="001701E6" w:rsidRDefault="00F21D6E" w:rsidP="001701E6">
      <w:pPr>
        <w:spacing w:after="0" w:line="360" w:lineRule="auto"/>
        <w:rPr>
          <w:rFonts w:ascii="Arial" w:hAnsi="Arial" w:cs="Arial"/>
          <w:sz w:val="20"/>
          <w:szCs w:val="20"/>
        </w:rPr>
      </w:pPr>
    </w:p>
    <w:p w14:paraId="7269B6FF" w14:textId="1B3E43A2" w:rsidR="006504D9" w:rsidRPr="001701E6" w:rsidRDefault="006D32F5" w:rsidP="00EC24AE">
      <w:pPr>
        <w:pStyle w:val="Heading1"/>
      </w:pPr>
      <w:r w:rsidRPr="001701E6">
        <w:t>Motivation and ai</w:t>
      </w:r>
      <w:r w:rsidR="00F21D6E" w:rsidRPr="001701E6">
        <w:t xml:space="preserve">m </w:t>
      </w:r>
    </w:p>
    <w:p w14:paraId="2C5FDFBA" w14:textId="49F90CB7" w:rsidR="00F21D6E" w:rsidRPr="001701E6" w:rsidRDefault="006D32F5" w:rsidP="001701E6">
      <w:pPr>
        <w:spacing w:after="0" w:line="360" w:lineRule="auto"/>
        <w:rPr>
          <w:rFonts w:ascii="Arial" w:hAnsi="Arial" w:cs="Arial"/>
          <w:sz w:val="20"/>
          <w:szCs w:val="20"/>
        </w:rPr>
      </w:pPr>
      <w:r w:rsidRPr="001701E6">
        <w:rPr>
          <w:rFonts w:ascii="Arial" w:hAnsi="Arial" w:cs="Arial"/>
          <w:sz w:val="20"/>
          <w:szCs w:val="20"/>
        </w:rPr>
        <w:t>Higher maternal pre-pregnancy body mass index (BMI) is associated with adverse pregnancy and perinatal outcomes. However, which of these associations are causal remains unclear. To explore the relation of maternal pre-pregnancy BMI with pregnancy and perinatal outcomes by integrating evidence from three different methods (</w:t>
      </w:r>
      <w:proofErr w:type="gramStart"/>
      <w:r w:rsidRPr="001701E6">
        <w:rPr>
          <w:rFonts w:ascii="Arial" w:hAnsi="Arial" w:cs="Arial"/>
          <w:sz w:val="20"/>
          <w:szCs w:val="20"/>
        </w:rPr>
        <w:t>i.e.</w:t>
      </w:r>
      <w:proofErr w:type="gramEnd"/>
      <w:r w:rsidRPr="001701E6">
        <w:rPr>
          <w:rFonts w:ascii="Arial" w:hAnsi="Arial" w:cs="Arial"/>
          <w:sz w:val="20"/>
          <w:szCs w:val="20"/>
        </w:rPr>
        <w:t xml:space="preserve"> multivariable regression, Mendelian randomization, and paternal negative control).</w:t>
      </w:r>
    </w:p>
    <w:p w14:paraId="52861C2A" w14:textId="7DF35703" w:rsidR="006D32F5" w:rsidRPr="001701E6" w:rsidRDefault="006D32F5" w:rsidP="001701E6">
      <w:pPr>
        <w:spacing w:after="0" w:line="360" w:lineRule="auto"/>
        <w:rPr>
          <w:rFonts w:ascii="Arial" w:hAnsi="Arial" w:cs="Arial"/>
          <w:sz w:val="20"/>
          <w:szCs w:val="20"/>
        </w:rPr>
      </w:pPr>
    </w:p>
    <w:p w14:paraId="5B18E0E2" w14:textId="525EA8A9" w:rsidR="0047453B" w:rsidRPr="001701E6" w:rsidRDefault="006D32F5" w:rsidP="00EC24AE">
      <w:pPr>
        <w:pStyle w:val="Heading1"/>
      </w:pPr>
      <w:r w:rsidRPr="001701E6">
        <w:t>Inclusion/exclusion criteria</w:t>
      </w:r>
    </w:p>
    <w:p w14:paraId="64781F48" w14:textId="5B40A627" w:rsidR="009313DE" w:rsidRPr="001701E6" w:rsidRDefault="006D32F5" w:rsidP="001701E6">
      <w:pPr>
        <w:spacing w:after="0" w:line="360" w:lineRule="auto"/>
        <w:rPr>
          <w:rFonts w:ascii="Arial" w:hAnsi="Arial" w:cs="Arial"/>
          <w:bCs/>
          <w:sz w:val="20"/>
          <w:szCs w:val="20"/>
        </w:rPr>
      </w:pPr>
      <w:r w:rsidRPr="001701E6">
        <w:rPr>
          <w:rFonts w:ascii="Arial" w:hAnsi="Arial" w:cs="Arial"/>
          <w:bCs/>
          <w:sz w:val="20"/>
          <w:szCs w:val="20"/>
        </w:rPr>
        <w:t>The</w:t>
      </w:r>
      <w:r w:rsidR="009313DE" w:rsidRPr="001701E6">
        <w:rPr>
          <w:rFonts w:ascii="Arial" w:hAnsi="Arial" w:cs="Arial"/>
          <w:bCs/>
          <w:sz w:val="20"/>
          <w:szCs w:val="20"/>
        </w:rPr>
        <w:t xml:space="preserve"> following exclusions</w:t>
      </w:r>
      <w:r w:rsidRPr="001701E6">
        <w:rPr>
          <w:rFonts w:ascii="Arial" w:hAnsi="Arial" w:cs="Arial"/>
          <w:bCs/>
          <w:sz w:val="20"/>
          <w:szCs w:val="20"/>
        </w:rPr>
        <w:t xml:space="preserve"> will be made</w:t>
      </w:r>
      <w:r w:rsidR="009313DE" w:rsidRPr="001701E6">
        <w:rPr>
          <w:rFonts w:ascii="Arial" w:hAnsi="Arial" w:cs="Arial"/>
          <w:bCs/>
          <w:sz w:val="20"/>
          <w:szCs w:val="20"/>
        </w:rPr>
        <w:t>:</w:t>
      </w:r>
    </w:p>
    <w:p w14:paraId="6F54FD8C" w14:textId="77777777" w:rsidR="009313DE" w:rsidRPr="001701E6" w:rsidRDefault="009313DE"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Twins (or any multiple births)</w:t>
      </w:r>
    </w:p>
    <w:p w14:paraId="2A8FCF62" w14:textId="77777777" w:rsidR="009313DE" w:rsidRPr="001701E6" w:rsidRDefault="009313DE"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Known congenital anomalies</w:t>
      </w:r>
    </w:p>
    <w:p w14:paraId="1037237D" w14:textId="7AF3AF4B" w:rsidR="008F2E64" w:rsidRPr="001701E6" w:rsidRDefault="008F2E64"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 xml:space="preserve">Non-European ancestry [Note: for the main </w:t>
      </w:r>
      <w:r w:rsidR="009A1F51" w:rsidRPr="001701E6">
        <w:rPr>
          <w:rFonts w:ascii="Arial" w:hAnsi="Arial" w:cs="Arial"/>
          <w:sz w:val="20"/>
          <w:szCs w:val="20"/>
        </w:rPr>
        <w:t>analysis,</w:t>
      </w:r>
      <w:r w:rsidRPr="001701E6">
        <w:rPr>
          <w:rFonts w:ascii="Arial" w:hAnsi="Arial" w:cs="Arial"/>
          <w:sz w:val="20"/>
          <w:szCs w:val="20"/>
        </w:rPr>
        <w:t xml:space="preserve"> we will focus solely on European origin participants</w:t>
      </w:r>
      <w:r w:rsidR="006D32F5" w:rsidRPr="001701E6">
        <w:rPr>
          <w:rFonts w:ascii="Arial" w:hAnsi="Arial" w:cs="Arial"/>
          <w:sz w:val="20"/>
          <w:szCs w:val="20"/>
        </w:rPr>
        <w:t>.</w:t>
      </w:r>
      <w:r w:rsidR="00582CA5" w:rsidRPr="001701E6">
        <w:rPr>
          <w:rFonts w:ascii="Arial" w:hAnsi="Arial" w:cs="Arial"/>
          <w:sz w:val="20"/>
          <w:szCs w:val="20"/>
        </w:rPr>
        <w:t>]</w:t>
      </w:r>
    </w:p>
    <w:p w14:paraId="101B8826" w14:textId="6AA2D7A6" w:rsidR="006504D9" w:rsidRPr="001701E6" w:rsidRDefault="006504D9" w:rsidP="001701E6">
      <w:pPr>
        <w:spacing w:after="0" w:line="360" w:lineRule="auto"/>
        <w:rPr>
          <w:rFonts w:ascii="Arial" w:hAnsi="Arial" w:cs="Arial"/>
          <w:sz w:val="20"/>
          <w:szCs w:val="20"/>
        </w:rPr>
      </w:pPr>
    </w:p>
    <w:p w14:paraId="0437E4CF" w14:textId="4D2BFBE2" w:rsidR="006504D9" w:rsidRPr="001701E6" w:rsidRDefault="006504D9" w:rsidP="00EC24AE">
      <w:pPr>
        <w:pStyle w:val="Heading1"/>
      </w:pPr>
      <w:r w:rsidRPr="001701E6">
        <w:rPr>
          <w:bCs/>
        </w:rPr>
        <w:t>Exposure:</w:t>
      </w:r>
      <w:r w:rsidRPr="001701E6">
        <w:t xml:space="preserve"> maternal BMI</w:t>
      </w:r>
    </w:p>
    <w:p w14:paraId="2B6AF45B" w14:textId="1F0DB901" w:rsidR="00BF6408" w:rsidRPr="001701E6" w:rsidRDefault="00BF6408" w:rsidP="001701E6">
      <w:pPr>
        <w:spacing w:after="0" w:line="360" w:lineRule="auto"/>
        <w:rPr>
          <w:rFonts w:ascii="Arial" w:hAnsi="Arial" w:cs="Arial"/>
          <w:sz w:val="20"/>
          <w:szCs w:val="20"/>
        </w:rPr>
      </w:pPr>
      <w:r w:rsidRPr="001701E6">
        <w:rPr>
          <w:rFonts w:ascii="Arial" w:hAnsi="Arial" w:cs="Arial"/>
          <w:sz w:val="20"/>
          <w:szCs w:val="20"/>
        </w:rPr>
        <w:t>Maternal BMI in kg/m</w:t>
      </w:r>
      <w:r w:rsidRPr="001701E6">
        <w:rPr>
          <w:rFonts w:ascii="Arial" w:hAnsi="Arial" w:cs="Arial"/>
          <w:sz w:val="20"/>
          <w:szCs w:val="20"/>
          <w:vertAlign w:val="superscript"/>
        </w:rPr>
        <w:t>2</w:t>
      </w:r>
      <w:r w:rsidRPr="001701E6">
        <w:rPr>
          <w:rFonts w:ascii="Arial" w:hAnsi="Arial" w:cs="Arial"/>
          <w:sz w:val="20"/>
          <w:szCs w:val="20"/>
        </w:rPr>
        <w:t xml:space="preserve"> was calculated from measured or self-reported weight and height data. Weight data was collected before pregnancy in nine studies, before 20 weeks of gestation in two studies, and between 24 and 32 weeks of gestation in one stud</w:t>
      </w:r>
      <w:r w:rsidR="00582CA5" w:rsidRPr="001701E6">
        <w:rPr>
          <w:rFonts w:ascii="Arial" w:hAnsi="Arial" w:cs="Arial"/>
          <w:sz w:val="20"/>
          <w:szCs w:val="20"/>
        </w:rPr>
        <w:t>y</w:t>
      </w:r>
      <w:r w:rsidRPr="001701E6">
        <w:rPr>
          <w:rFonts w:ascii="Arial" w:hAnsi="Arial" w:cs="Arial"/>
          <w:sz w:val="20"/>
          <w:szCs w:val="20"/>
        </w:rPr>
        <w:t>. Two studies did not have a measure of pre- or early-pregnancy BMI and could only contribute to the Mendelian randomization analyses.</w:t>
      </w:r>
    </w:p>
    <w:p w14:paraId="40B3B33B" w14:textId="1A424A82" w:rsidR="006504D9" w:rsidRPr="001701E6" w:rsidRDefault="006504D9" w:rsidP="001701E6">
      <w:pPr>
        <w:spacing w:after="0" w:line="360" w:lineRule="auto"/>
        <w:rPr>
          <w:rFonts w:ascii="Arial" w:hAnsi="Arial" w:cs="Arial"/>
          <w:sz w:val="20"/>
          <w:szCs w:val="20"/>
        </w:rPr>
      </w:pPr>
    </w:p>
    <w:p w14:paraId="7C3113C5" w14:textId="22A00543" w:rsidR="006504D9" w:rsidRPr="001701E6" w:rsidRDefault="006504D9" w:rsidP="00EC24AE">
      <w:pPr>
        <w:pStyle w:val="Heading1"/>
      </w:pPr>
      <w:r w:rsidRPr="001701E6">
        <w:t>Outcomes</w:t>
      </w:r>
    </w:p>
    <w:p w14:paraId="6FF69721" w14:textId="1915269F" w:rsidR="006504D9" w:rsidRPr="001701E6" w:rsidRDefault="006504D9" w:rsidP="001701E6">
      <w:pPr>
        <w:spacing w:after="0" w:line="360" w:lineRule="auto"/>
        <w:rPr>
          <w:rFonts w:ascii="Arial" w:hAnsi="Arial" w:cs="Arial"/>
          <w:sz w:val="20"/>
          <w:szCs w:val="20"/>
        </w:rPr>
      </w:pPr>
      <w:r w:rsidRPr="001701E6">
        <w:rPr>
          <w:rFonts w:ascii="Arial" w:hAnsi="Arial" w:cs="Arial"/>
          <w:sz w:val="20"/>
          <w:szCs w:val="20"/>
        </w:rPr>
        <w:t>The following pregnancy and perinatal outcomes will be assessed:</w:t>
      </w:r>
    </w:p>
    <w:p w14:paraId="41EB908E" w14:textId="77777777" w:rsidR="006D32F5" w:rsidRPr="001701E6" w:rsidRDefault="006D32F5" w:rsidP="001701E6">
      <w:pPr>
        <w:pStyle w:val="ListParagraph"/>
        <w:spacing w:after="0" w:line="360" w:lineRule="auto"/>
        <w:ind w:left="643"/>
        <w:rPr>
          <w:rFonts w:ascii="Arial" w:hAnsi="Arial" w:cs="Arial"/>
          <w:sz w:val="20"/>
          <w:szCs w:val="20"/>
        </w:rPr>
      </w:pPr>
    </w:p>
    <w:p w14:paraId="654D243F" w14:textId="18DE6B99" w:rsidR="008F2E64" w:rsidRPr="001701E6" w:rsidRDefault="008F2E64" w:rsidP="001701E6">
      <w:pPr>
        <w:pStyle w:val="Heading2"/>
        <w:spacing w:line="360" w:lineRule="auto"/>
        <w:rPr>
          <w:rFonts w:cs="Arial"/>
          <w:b w:val="0"/>
          <w:szCs w:val="20"/>
        </w:rPr>
      </w:pPr>
      <w:r w:rsidRPr="001701E6">
        <w:rPr>
          <w:rFonts w:cs="Arial"/>
          <w:szCs w:val="20"/>
        </w:rPr>
        <w:t>Continuous Outcomes (each converted to Z-score for analysis)</w:t>
      </w:r>
    </w:p>
    <w:p w14:paraId="5B745EF3" w14:textId="4E9D0F50"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Level of postpartum depression (see box 2 for definition of this variable)</w:t>
      </w:r>
    </w:p>
    <w:p w14:paraId="1A6B76DB" w14:textId="0C873C94"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Offspring birthweight (g, converted to Z-score)</w:t>
      </w:r>
    </w:p>
    <w:p w14:paraId="27BB7C96" w14:textId="4DCDB3FB"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Offspring birth length (cm, converted to Z-score)</w:t>
      </w:r>
    </w:p>
    <w:p w14:paraId="5EA755D7"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Offspring ponderal index (kg/m</w:t>
      </w:r>
      <w:r w:rsidRPr="001701E6">
        <w:rPr>
          <w:rFonts w:ascii="Arial" w:hAnsi="Arial" w:cs="Arial"/>
          <w:sz w:val="20"/>
          <w:szCs w:val="20"/>
          <w:vertAlign w:val="superscript"/>
        </w:rPr>
        <w:t>3</w:t>
      </w:r>
      <w:r w:rsidRPr="001701E6">
        <w:rPr>
          <w:rFonts w:ascii="Arial" w:hAnsi="Arial" w:cs="Arial"/>
          <w:sz w:val="20"/>
          <w:szCs w:val="20"/>
        </w:rPr>
        <w:t xml:space="preserve"> converted to z-s</w:t>
      </w:r>
      <w:r w:rsidR="00613430" w:rsidRPr="001701E6">
        <w:rPr>
          <w:rFonts w:ascii="Arial" w:hAnsi="Arial" w:cs="Arial"/>
          <w:sz w:val="20"/>
          <w:szCs w:val="20"/>
        </w:rPr>
        <w:t xml:space="preserve">core) (see box 2 for </w:t>
      </w:r>
      <w:r w:rsidRPr="001701E6">
        <w:rPr>
          <w:rFonts w:ascii="Arial" w:hAnsi="Arial" w:cs="Arial"/>
          <w:sz w:val="20"/>
          <w:szCs w:val="20"/>
        </w:rPr>
        <w:t>calculation of this variable)</w:t>
      </w:r>
    </w:p>
    <w:p w14:paraId="549500A8" w14:textId="07711E93" w:rsidR="004E2605" w:rsidRPr="001701E6" w:rsidRDefault="006D32F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noProof/>
          <w:sz w:val="20"/>
          <w:szCs w:val="20"/>
          <w:lang w:eastAsia="en-GB"/>
        </w:rPr>
        <mc:AlternateContent>
          <mc:Choice Requires="wps">
            <w:drawing>
              <wp:anchor distT="45720" distB="45720" distL="114300" distR="114300" simplePos="0" relativeHeight="251659264" behindDoc="0" locked="0" layoutInCell="1" allowOverlap="1" wp14:anchorId="4E1F9E62" wp14:editId="3944BDB8">
                <wp:simplePos x="0" y="0"/>
                <wp:positionH relativeFrom="margin">
                  <wp:posOffset>-59690</wp:posOffset>
                </wp:positionH>
                <wp:positionV relativeFrom="paragraph">
                  <wp:posOffset>365125</wp:posOffset>
                </wp:positionV>
                <wp:extent cx="6629400" cy="1204595"/>
                <wp:effectExtent l="0" t="0" r="1905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1204595"/>
                        </a:xfrm>
                        <a:prstGeom prst="rect">
                          <a:avLst/>
                        </a:prstGeom>
                        <a:solidFill>
                          <a:srgbClr val="FFFFFF"/>
                        </a:solidFill>
                        <a:ln w="9525">
                          <a:solidFill>
                            <a:srgbClr val="000000"/>
                          </a:solidFill>
                          <a:miter lim="800000"/>
                          <a:headEnd/>
                          <a:tailEnd/>
                        </a:ln>
                      </wps:spPr>
                      <wps:txbx>
                        <w:txbxContent>
                          <w:p w14:paraId="2AF45019" w14:textId="77777777" w:rsidR="00BA0224" w:rsidRPr="00686750" w:rsidRDefault="00BA0224" w:rsidP="008F2E64">
                            <w:pPr>
                              <w:spacing w:after="0"/>
                              <w:rPr>
                                <w:rFonts w:ascii="Arial" w:hAnsi="Arial" w:cs="Arial"/>
                                <w:b/>
                                <w:sz w:val="20"/>
                                <w:szCs w:val="20"/>
                              </w:rPr>
                            </w:pPr>
                            <w:r w:rsidRPr="00686750">
                              <w:rPr>
                                <w:rFonts w:ascii="Arial" w:hAnsi="Arial" w:cs="Arial"/>
                                <w:b/>
                                <w:sz w:val="20"/>
                                <w:szCs w:val="20"/>
                              </w:rPr>
                              <w:t xml:space="preserve">Box 1: Transformation of variable to Z-score </w:t>
                            </w:r>
                          </w:p>
                          <w:p w14:paraId="79B191C4" w14:textId="77777777" w:rsidR="00BA0224" w:rsidRPr="00686750" w:rsidRDefault="00BA0224" w:rsidP="008F2E64">
                            <w:pPr>
                              <w:spacing w:after="0"/>
                              <w:rPr>
                                <w:rFonts w:ascii="Arial" w:hAnsi="Arial" w:cs="Arial"/>
                                <w:b/>
                                <w:sz w:val="20"/>
                                <w:szCs w:val="20"/>
                              </w:rPr>
                            </w:pPr>
                          </w:p>
                          <w:p w14:paraId="2C31FF5F" w14:textId="77777777" w:rsidR="00BA0224" w:rsidRPr="00686750" w:rsidRDefault="00BA0224" w:rsidP="008F2E64">
                            <w:pPr>
                              <w:spacing w:after="0"/>
                              <w:jc w:val="center"/>
                              <w:rPr>
                                <w:rFonts w:ascii="Arial" w:hAnsi="Arial" w:cs="Arial"/>
                                <w:sz w:val="20"/>
                                <w:szCs w:val="20"/>
                              </w:rPr>
                            </w:pPr>
                            <w:r w:rsidRPr="00686750">
                              <w:rPr>
                                <w:rFonts w:ascii="Arial" w:hAnsi="Arial" w:cs="Arial"/>
                                <w:sz w:val="20"/>
                                <w:szCs w:val="20"/>
                              </w:rPr>
                              <w:t>Z-score = [</w:t>
                            </w:r>
                            <w:proofErr w:type="spellStart"/>
                            <w:r w:rsidRPr="00686750">
                              <w:rPr>
                                <w:rFonts w:ascii="Arial" w:hAnsi="Arial" w:cs="Arial"/>
                                <w:sz w:val="20"/>
                                <w:szCs w:val="20"/>
                              </w:rPr>
                              <w:t>individual_value</w:t>
                            </w:r>
                            <w:proofErr w:type="spellEnd"/>
                            <w:r w:rsidRPr="00686750">
                              <w:rPr>
                                <w:rFonts w:ascii="Arial" w:hAnsi="Arial" w:cs="Arial"/>
                                <w:sz w:val="20"/>
                                <w:szCs w:val="20"/>
                              </w:rPr>
                              <w:t xml:space="preserve"> – </w:t>
                            </w:r>
                            <w:proofErr w:type="spellStart"/>
                            <w:r w:rsidRPr="00686750">
                              <w:rPr>
                                <w:rFonts w:ascii="Arial" w:hAnsi="Arial" w:cs="Arial"/>
                                <w:sz w:val="20"/>
                                <w:szCs w:val="20"/>
                              </w:rPr>
                              <w:t>sample_mean</w:t>
                            </w:r>
                            <w:proofErr w:type="spellEnd"/>
                            <w:r w:rsidRPr="00686750">
                              <w:rPr>
                                <w:rFonts w:ascii="Arial" w:hAnsi="Arial" w:cs="Arial"/>
                                <w:sz w:val="20"/>
                                <w:szCs w:val="20"/>
                              </w:rPr>
                              <w:t xml:space="preserve">] / </w:t>
                            </w:r>
                            <w:proofErr w:type="spellStart"/>
                            <w:r w:rsidRPr="00686750">
                              <w:rPr>
                                <w:rFonts w:ascii="Arial" w:hAnsi="Arial" w:cs="Arial"/>
                                <w:sz w:val="20"/>
                                <w:szCs w:val="20"/>
                              </w:rPr>
                              <w:t>sample_standard_deviation</w:t>
                            </w:r>
                            <w:proofErr w:type="spellEnd"/>
                          </w:p>
                          <w:p w14:paraId="258FF0C2" w14:textId="77777777" w:rsidR="00BA0224" w:rsidRPr="00686750" w:rsidRDefault="00BA0224" w:rsidP="008F2E64">
                            <w:pPr>
                              <w:spacing w:after="0"/>
                              <w:jc w:val="center"/>
                              <w:rPr>
                                <w:rFonts w:ascii="Arial" w:hAnsi="Arial" w:cs="Arial"/>
                                <w:sz w:val="20"/>
                                <w:szCs w:val="20"/>
                              </w:rPr>
                            </w:pPr>
                          </w:p>
                          <w:p w14:paraId="1E140D2F" w14:textId="43386348" w:rsidR="00BA0224" w:rsidRPr="00686750" w:rsidRDefault="00BA0224" w:rsidP="008F2E64">
                            <w:pPr>
                              <w:spacing w:after="0"/>
                              <w:jc w:val="center"/>
                              <w:rPr>
                                <w:rFonts w:ascii="Arial" w:hAnsi="Arial" w:cs="Arial"/>
                                <w:sz w:val="20"/>
                                <w:szCs w:val="20"/>
                              </w:rPr>
                            </w:pPr>
                            <w:r w:rsidRPr="00686750">
                              <w:rPr>
                                <w:rFonts w:ascii="Arial" w:hAnsi="Arial" w:cs="Arial"/>
                                <w:sz w:val="20"/>
                                <w:szCs w:val="20"/>
                              </w:rPr>
                              <w:t>Please note for all variables that we request to convert to Z-scores this should be within your cohort (sample) and NOT standardised on any other variables (</w:t>
                            </w:r>
                            <w:proofErr w:type="gramStart"/>
                            <w:r w:rsidRPr="00686750">
                              <w:rPr>
                                <w:rFonts w:ascii="Arial" w:hAnsi="Arial" w:cs="Arial"/>
                                <w:sz w:val="20"/>
                                <w:szCs w:val="20"/>
                              </w:rPr>
                              <w:t>i.e.</w:t>
                            </w:r>
                            <w:proofErr w:type="gramEnd"/>
                            <w:r w:rsidRPr="00686750">
                              <w:rPr>
                                <w:rFonts w:ascii="Arial" w:hAnsi="Arial" w:cs="Arial"/>
                                <w:sz w:val="20"/>
                                <w:szCs w:val="20"/>
                              </w:rPr>
                              <w:t xml:space="preserve"> not standardised on age or gestational a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E1F9E62" id="_x0000_t202" coordsize="21600,21600" o:spt="202" path="m,l,21600r21600,l21600,xe">
                <v:stroke joinstyle="miter"/>
                <v:path gradientshapeok="t" o:connecttype="rect"/>
              </v:shapetype>
              <v:shape id="Text Box 2" o:spid="_x0000_s1026" type="#_x0000_t202" style="position:absolute;left:0;text-align:left;margin-left:-4.7pt;margin-top:28.75pt;width:522pt;height:94.85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">
                <v:textbox style="mso-fit-shape-to-text:t">
                  <w:txbxContent>
                    <w:p w14:paraId="2AF45019" w14:textId="77777777" w:rsidR="00BA0224" w:rsidRPr="00686750" w:rsidRDefault="00BA0224" w:rsidP="008F2E64">
                      <w:pPr>
                        <w:spacing w:after="0"/>
                        <w:rPr>
                          <w:rFonts w:ascii="Arial" w:hAnsi="Arial" w:cs="Arial"/>
                          <w:b/>
                          <w:sz w:val="20"/>
                          <w:szCs w:val="20"/>
                        </w:rPr>
                      </w:pPr>
                      <w:r w:rsidRPr="00686750">
                        <w:rPr>
                          <w:rFonts w:ascii="Arial" w:hAnsi="Arial" w:cs="Arial"/>
                          <w:b/>
                          <w:sz w:val="20"/>
                          <w:szCs w:val="20"/>
                        </w:rPr>
                        <w:t xml:space="preserve">Box 1: Transformation of variable to Z-score </w:t>
                      </w:r>
                    </w:p>
                    <w:p w14:paraId="79B191C4" w14:textId="77777777" w:rsidR="00BA0224" w:rsidRPr="00686750" w:rsidRDefault="00BA0224" w:rsidP="008F2E64">
                      <w:pPr>
                        <w:spacing w:after="0"/>
                        <w:rPr>
                          <w:rFonts w:ascii="Arial" w:hAnsi="Arial" w:cs="Arial"/>
                          <w:b/>
                          <w:sz w:val="20"/>
                          <w:szCs w:val="20"/>
                        </w:rPr>
                      </w:pPr>
                    </w:p>
                    <w:p w14:paraId="2C31FF5F" w14:textId="77777777" w:rsidR="00BA0224" w:rsidRPr="00686750" w:rsidRDefault="00BA0224" w:rsidP="008F2E64">
                      <w:pPr>
                        <w:spacing w:after="0"/>
                        <w:jc w:val="center"/>
                        <w:rPr>
                          <w:rFonts w:ascii="Arial" w:hAnsi="Arial" w:cs="Arial"/>
                          <w:sz w:val="20"/>
                          <w:szCs w:val="20"/>
                        </w:rPr>
                      </w:pPr>
                      <w:r w:rsidRPr="00686750">
                        <w:rPr>
                          <w:rFonts w:ascii="Arial" w:hAnsi="Arial" w:cs="Arial"/>
                          <w:sz w:val="20"/>
                          <w:szCs w:val="20"/>
                        </w:rPr>
                        <w:t>Z-score = [</w:t>
                      </w:r>
                      <w:proofErr w:type="spellStart"/>
                      <w:r w:rsidRPr="00686750">
                        <w:rPr>
                          <w:rFonts w:ascii="Arial" w:hAnsi="Arial" w:cs="Arial"/>
                          <w:sz w:val="20"/>
                          <w:szCs w:val="20"/>
                        </w:rPr>
                        <w:t>individual_value</w:t>
                      </w:r>
                      <w:proofErr w:type="spellEnd"/>
                      <w:r w:rsidRPr="00686750">
                        <w:rPr>
                          <w:rFonts w:ascii="Arial" w:hAnsi="Arial" w:cs="Arial"/>
                          <w:sz w:val="20"/>
                          <w:szCs w:val="20"/>
                        </w:rPr>
                        <w:t xml:space="preserve"> – </w:t>
                      </w:r>
                      <w:proofErr w:type="spellStart"/>
                      <w:r w:rsidRPr="00686750">
                        <w:rPr>
                          <w:rFonts w:ascii="Arial" w:hAnsi="Arial" w:cs="Arial"/>
                          <w:sz w:val="20"/>
                          <w:szCs w:val="20"/>
                        </w:rPr>
                        <w:t>sample_mean</w:t>
                      </w:r>
                      <w:proofErr w:type="spellEnd"/>
                      <w:r w:rsidRPr="00686750">
                        <w:rPr>
                          <w:rFonts w:ascii="Arial" w:hAnsi="Arial" w:cs="Arial"/>
                          <w:sz w:val="20"/>
                          <w:szCs w:val="20"/>
                        </w:rPr>
                        <w:t xml:space="preserve">] / </w:t>
                      </w:r>
                      <w:proofErr w:type="spellStart"/>
                      <w:r w:rsidRPr="00686750">
                        <w:rPr>
                          <w:rFonts w:ascii="Arial" w:hAnsi="Arial" w:cs="Arial"/>
                          <w:sz w:val="20"/>
                          <w:szCs w:val="20"/>
                        </w:rPr>
                        <w:t>sample_standard_deviation</w:t>
                      </w:r>
                      <w:proofErr w:type="spellEnd"/>
                    </w:p>
                    <w:p w14:paraId="258FF0C2" w14:textId="77777777" w:rsidR="00BA0224" w:rsidRPr="00686750" w:rsidRDefault="00BA0224" w:rsidP="008F2E64">
                      <w:pPr>
                        <w:spacing w:after="0"/>
                        <w:jc w:val="center"/>
                        <w:rPr>
                          <w:rFonts w:ascii="Arial" w:hAnsi="Arial" w:cs="Arial"/>
                          <w:sz w:val="20"/>
                          <w:szCs w:val="20"/>
                        </w:rPr>
                      </w:pPr>
                    </w:p>
                    <w:p w14:paraId="1E140D2F" w14:textId="43386348" w:rsidR="00BA0224" w:rsidRPr="00686750" w:rsidRDefault="00BA0224" w:rsidP="008F2E64">
                      <w:pPr>
                        <w:spacing w:after="0"/>
                        <w:jc w:val="center"/>
                        <w:rPr>
                          <w:rFonts w:ascii="Arial" w:hAnsi="Arial" w:cs="Arial"/>
                          <w:sz w:val="20"/>
                          <w:szCs w:val="20"/>
                        </w:rPr>
                      </w:pPr>
                      <w:r w:rsidRPr="00686750">
                        <w:rPr>
                          <w:rFonts w:ascii="Arial" w:hAnsi="Arial" w:cs="Arial"/>
                          <w:sz w:val="20"/>
                          <w:szCs w:val="20"/>
                        </w:rPr>
                        <w:t>Please note for all variables that we request to convert to Z-scores this should be within your cohort (sample) and NOT standardised on any other variables (</w:t>
                      </w:r>
                      <w:proofErr w:type="gramStart"/>
                      <w:r w:rsidRPr="00686750">
                        <w:rPr>
                          <w:rFonts w:ascii="Arial" w:hAnsi="Arial" w:cs="Arial"/>
                          <w:sz w:val="20"/>
                          <w:szCs w:val="20"/>
                        </w:rPr>
                        <w:t>i.e.</w:t>
                      </w:r>
                      <w:proofErr w:type="gramEnd"/>
                      <w:r w:rsidRPr="00686750">
                        <w:rPr>
                          <w:rFonts w:ascii="Arial" w:hAnsi="Arial" w:cs="Arial"/>
                          <w:sz w:val="20"/>
                          <w:szCs w:val="20"/>
                        </w:rPr>
                        <w:t xml:space="preserve"> not standardised on age or gestational age)</w:t>
                      </w:r>
                    </w:p>
                  </w:txbxContent>
                </v:textbox>
                <w10:wrap type="square" anchorx="margin"/>
              </v:shape>
            </w:pict>
          </mc:Fallback>
        </mc:AlternateContent>
      </w:r>
      <w:r w:rsidR="004E2605" w:rsidRPr="001701E6">
        <w:rPr>
          <w:rFonts w:ascii="Arial" w:hAnsi="Arial" w:cs="Arial"/>
          <w:sz w:val="20"/>
          <w:szCs w:val="20"/>
        </w:rPr>
        <w:t>Gestational age at birth (weeks, converted to Z-score)</w:t>
      </w:r>
    </w:p>
    <w:p w14:paraId="734707EB" w14:textId="5E31AE2C" w:rsidR="004E2605" w:rsidRPr="001701E6" w:rsidRDefault="004E2605" w:rsidP="001701E6">
      <w:pPr>
        <w:spacing w:after="0" w:line="360" w:lineRule="auto"/>
        <w:rPr>
          <w:rFonts w:ascii="Arial" w:hAnsi="Arial" w:cs="Arial"/>
          <w:sz w:val="20"/>
          <w:szCs w:val="20"/>
        </w:rPr>
      </w:pPr>
    </w:p>
    <w:p w14:paraId="0707A8E0" w14:textId="36342E9C" w:rsidR="004E2605" w:rsidRPr="001701E6" w:rsidRDefault="004E2605" w:rsidP="001701E6">
      <w:pPr>
        <w:pStyle w:val="Heading2"/>
        <w:spacing w:line="360" w:lineRule="auto"/>
        <w:rPr>
          <w:rFonts w:cs="Arial"/>
          <w:szCs w:val="20"/>
        </w:rPr>
      </w:pPr>
      <w:r w:rsidRPr="001701E6">
        <w:rPr>
          <w:rFonts w:cs="Arial"/>
          <w:szCs w:val="20"/>
        </w:rPr>
        <w:t xml:space="preserve">Binary Outcomes </w:t>
      </w:r>
    </w:p>
    <w:p w14:paraId="4BE65F6F" w14:textId="1AE93F11" w:rsidR="004E2605" w:rsidRPr="001701E6" w:rsidRDefault="004E2605" w:rsidP="001701E6">
      <w:pPr>
        <w:pStyle w:val="ListParagraph"/>
        <w:numPr>
          <w:ilvl w:val="0"/>
          <w:numId w:val="5"/>
        </w:numPr>
        <w:autoSpaceDE w:val="0"/>
        <w:autoSpaceDN w:val="0"/>
        <w:adjustRightInd w:val="0"/>
        <w:spacing w:after="0" w:line="360" w:lineRule="auto"/>
        <w:ind w:left="643"/>
        <w:rPr>
          <w:rFonts w:ascii="Arial" w:hAnsi="Arial" w:cs="Arial"/>
          <w:sz w:val="20"/>
          <w:szCs w:val="20"/>
        </w:rPr>
      </w:pPr>
      <w:r w:rsidRPr="001701E6">
        <w:rPr>
          <w:rFonts w:ascii="Arial" w:hAnsi="Arial" w:cs="Arial"/>
          <w:sz w:val="20"/>
          <w:szCs w:val="20"/>
        </w:rPr>
        <w:t>Preeclampsia (see box 2 for definition of this variable)</w:t>
      </w:r>
    </w:p>
    <w:p w14:paraId="5FE7F8CB" w14:textId="79EED32B" w:rsidR="004E2605" w:rsidRPr="001701E6" w:rsidRDefault="004E2605" w:rsidP="001701E6">
      <w:pPr>
        <w:pStyle w:val="ListParagraph"/>
        <w:numPr>
          <w:ilvl w:val="0"/>
          <w:numId w:val="5"/>
        </w:numPr>
        <w:autoSpaceDE w:val="0"/>
        <w:autoSpaceDN w:val="0"/>
        <w:adjustRightInd w:val="0"/>
        <w:spacing w:after="0" w:line="360" w:lineRule="auto"/>
        <w:ind w:left="643"/>
        <w:rPr>
          <w:rFonts w:ascii="Arial" w:hAnsi="Arial" w:cs="Arial"/>
          <w:sz w:val="20"/>
          <w:szCs w:val="20"/>
        </w:rPr>
      </w:pPr>
      <w:r w:rsidRPr="001701E6">
        <w:rPr>
          <w:rFonts w:ascii="Arial" w:hAnsi="Arial" w:cs="Arial"/>
          <w:sz w:val="20"/>
          <w:szCs w:val="20"/>
        </w:rPr>
        <w:t>Hypertensive disorder of pregnancy (see box 2 for definition of this variable)</w:t>
      </w:r>
    </w:p>
    <w:p w14:paraId="61406AEC" w14:textId="77777777" w:rsidR="004E2605" w:rsidRPr="001701E6" w:rsidRDefault="004E2605" w:rsidP="001701E6">
      <w:pPr>
        <w:pStyle w:val="ListParagraph"/>
        <w:numPr>
          <w:ilvl w:val="0"/>
          <w:numId w:val="5"/>
        </w:numPr>
        <w:autoSpaceDE w:val="0"/>
        <w:autoSpaceDN w:val="0"/>
        <w:adjustRightInd w:val="0"/>
        <w:spacing w:after="0" w:line="360" w:lineRule="auto"/>
        <w:ind w:left="643"/>
        <w:rPr>
          <w:rFonts w:ascii="Arial" w:hAnsi="Arial" w:cs="Arial"/>
          <w:sz w:val="20"/>
          <w:szCs w:val="20"/>
        </w:rPr>
      </w:pPr>
      <w:r w:rsidRPr="001701E6">
        <w:rPr>
          <w:rFonts w:ascii="Arial" w:hAnsi="Arial" w:cs="Arial"/>
          <w:sz w:val="20"/>
          <w:szCs w:val="20"/>
        </w:rPr>
        <w:t>Gestational hypertension (see box 2 for definition of this variable)</w:t>
      </w:r>
    </w:p>
    <w:p w14:paraId="7F52BE24"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Caesarean delivery (binary: no/yes)</w:t>
      </w:r>
    </w:p>
    <w:p w14:paraId="24556630"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Induction of labour (binary: no/yes)</w:t>
      </w:r>
    </w:p>
    <w:p w14:paraId="7B3E03B2" w14:textId="77777777" w:rsidR="004E2605" w:rsidRPr="001701E6" w:rsidRDefault="00C62FAD"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Stillbirth</w:t>
      </w:r>
      <w:r w:rsidR="004E2605" w:rsidRPr="001701E6">
        <w:rPr>
          <w:rFonts w:ascii="Arial" w:hAnsi="Arial" w:cs="Arial"/>
          <w:sz w:val="20"/>
          <w:szCs w:val="20"/>
        </w:rPr>
        <w:t xml:space="preserve"> (binary: </w:t>
      </w:r>
      <w:r w:rsidRPr="001701E6">
        <w:rPr>
          <w:rFonts w:ascii="Arial" w:hAnsi="Arial" w:cs="Arial"/>
          <w:sz w:val="20"/>
          <w:szCs w:val="20"/>
        </w:rPr>
        <w:t>no</w:t>
      </w:r>
      <w:r w:rsidR="004E2605" w:rsidRPr="001701E6">
        <w:rPr>
          <w:rFonts w:ascii="Arial" w:hAnsi="Arial" w:cs="Arial"/>
          <w:sz w:val="20"/>
          <w:szCs w:val="20"/>
        </w:rPr>
        <w:t>/</w:t>
      </w:r>
      <w:r w:rsidRPr="001701E6">
        <w:rPr>
          <w:rFonts w:ascii="Arial" w:hAnsi="Arial" w:cs="Arial"/>
          <w:sz w:val="20"/>
          <w:szCs w:val="20"/>
        </w:rPr>
        <w:t>yes</w:t>
      </w:r>
      <w:r w:rsidR="004E2605" w:rsidRPr="001701E6">
        <w:rPr>
          <w:rFonts w:ascii="Arial" w:hAnsi="Arial" w:cs="Arial"/>
          <w:sz w:val="20"/>
          <w:szCs w:val="20"/>
        </w:rPr>
        <w:t>)</w:t>
      </w:r>
    </w:p>
    <w:p w14:paraId="1520AFB7"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Gestational diabetes (see box 2 for definition of this variable)</w:t>
      </w:r>
    </w:p>
    <w:p w14:paraId="2201B043"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Membrane rupture before onset of contractions (binary: no/yes)</w:t>
      </w:r>
    </w:p>
    <w:p w14:paraId="35D3B755"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Postpartum depression (see box 2 for definition of this variable)</w:t>
      </w:r>
    </w:p>
    <w:p w14:paraId="162D0C2D"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lastRenderedPageBreak/>
        <w:t>Ever breastfed child (binary: yes/no)</w:t>
      </w:r>
    </w:p>
    <w:p w14:paraId="5938DB16"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Postnatal anaemia (see box 2 for definition of this variable)</w:t>
      </w:r>
    </w:p>
    <w:p w14:paraId="7539B26E"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Offspring low birthweight (&lt;2500g)</w:t>
      </w:r>
    </w:p>
    <w:p w14:paraId="417F2530"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Macrosomia (≥4000g)</w:t>
      </w:r>
    </w:p>
    <w:p w14:paraId="45C28CC3"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 xml:space="preserve">Preterm birth (gestational age &lt;37 completed weeks of gestation) </w:t>
      </w:r>
    </w:p>
    <w:p w14:paraId="539EE503"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Small-for-gestational age (based on within study gestational age and sex standardised z-scores and then defined as being &lt;10</w:t>
      </w:r>
      <w:r w:rsidRPr="001701E6">
        <w:rPr>
          <w:rFonts w:ascii="Arial" w:hAnsi="Arial" w:cs="Arial"/>
          <w:sz w:val="20"/>
          <w:szCs w:val="20"/>
          <w:vertAlign w:val="superscript"/>
        </w:rPr>
        <w:t>th</w:t>
      </w:r>
      <w:r w:rsidRPr="001701E6">
        <w:rPr>
          <w:rFonts w:ascii="Arial" w:hAnsi="Arial" w:cs="Arial"/>
          <w:sz w:val="20"/>
          <w:szCs w:val="20"/>
        </w:rPr>
        <w:t xml:space="preserve"> percentile in the study cohort)</w:t>
      </w:r>
    </w:p>
    <w:p w14:paraId="11C48B92"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Large-for-gestational age (gestational age adjusted birth weight &gt;90</w:t>
      </w:r>
      <w:r w:rsidRPr="001701E6">
        <w:rPr>
          <w:rFonts w:ascii="Arial" w:hAnsi="Arial" w:cs="Arial"/>
          <w:sz w:val="20"/>
          <w:szCs w:val="20"/>
          <w:vertAlign w:val="superscript"/>
        </w:rPr>
        <w:t>th</w:t>
      </w:r>
      <w:r w:rsidRPr="001701E6">
        <w:rPr>
          <w:rFonts w:ascii="Arial" w:hAnsi="Arial" w:cs="Arial"/>
          <w:sz w:val="20"/>
          <w:szCs w:val="20"/>
        </w:rPr>
        <w:t xml:space="preserve"> percentile for sex and gestational age in the study cohort) </w:t>
      </w:r>
    </w:p>
    <w:p w14:paraId="3C2B0D99"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Low Apgar score at 1 minute (low score defined as &lt;7)</w:t>
      </w:r>
    </w:p>
    <w:p w14:paraId="5AB56AD7"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Low Apgar score at 5 minutes (low score defined as &lt;7)</w:t>
      </w:r>
    </w:p>
    <w:p w14:paraId="7CD0A626" w14:textId="77777777" w:rsidR="004E2605" w:rsidRPr="001701E6" w:rsidRDefault="004E2605" w:rsidP="001701E6">
      <w:pPr>
        <w:pStyle w:val="ListParagraph"/>
        <w:numPr>
          <w:ilvl w:val="0"/>
          <w:numId w:val="5"/>
        </w:numPr>
        <w:spacing w:after="0" w:line="360" w:lineRule="auto"/>
        <w:ind w:left="643"/>
        <w:rPr>
          <w:rFonts w:ascii="Arial" w:hAnsi="Arial" w:cs="Arial"/>
          <w:sz w:val="20"/>
          <w:szCs w:val="20"/>
        </w:rPr>
      </w:pPr>
      <w:r w:rsidRPr="001701E6">
        <w:rPr>
          <w:rFonts w:ascii="Arial" w:hAnsi="Arial" w:cs="Arial"/>
          <w:sz w:val="20"/>
          <w:szCs w:val="20"/>
        </w:rPr>
        <w:t>Admission to neonatal intensive care unit within the first week of life (binary: no/yes)</w:t>
      </w:r>
    </w:p>
    <w:p w14:paraId="6B82FD28" w14:textId="77777777" w:rsidR="004E2605" w:rsidRPr="001701E6" w:rsidRDefault="004E2605" w:rsidP="001701E6">
      <w:pPr>
        <w:spacing w:after="0" w:line="360" w:lineRule="auto"/>
        <w:rPr>
          <w:rFonts w:ascii="Arial" w:hAnsi="Arial" w:cs="Arial"/>
          <w:sz w:val="20"/>
          <w:szCs w:val="20"/>
        </w:rPr>
      </w:pPr>
    </w:p>
    <w:p w14:paraId="7A7BC670" w14:textId="77777777" w:rsidR="004E2605" w:rsidRPr="001701E6" w:rsidRDefault="004E2605" w:rsidP="001701E6">
      <w:pPr>
        <w:spacing w:after="0" w:line="360" w:lineRule="auto"/>
        <w:rPr>
          <w:rFonts w:ascii="Arial" w:hAnsi="Arial" w:cs="Arial"/>
          <w:b/>
          <w:sz w:val="20"/>
          <w:szCs w:val="20"/>
        </w:rPr>
      </w:pPr>
    </w:p>
    <w:p w14:paraId="5BAB21CD" w14:textId="3FD8B247" w:rsidR="00A57EC1" w:rsidRPr="001701E6" w:rsidRDefault="009C21BE" w:rsidP="001701E6">
      <w:pPr>
        <w:spacing w:after="0" w:line="360" w:lineRule="auto"/>
        <w:rPr>
          <w:rFonts w:ascii="Arial" w:hAnsi="Arial" w:cs="Arial"/>
          <w:sz w:val="20"/>
          <w:szCs w:val="20"/>
        </w:rPr>
      </w:pPr>
      <w:r w:rsidRPr="001701E6">
        <w:rPr>
          <w:rFonts w:ascii="Arial" w:hAnsi="Arial" w:cs="Arial"/>
          <w:noProof/>
          <w:sz w:val="20"/>
          <w:szCs w:val="20"/>
          <w:lang w:eastAsia="en-GB"/>
        </w:rPr>
        <w:lastRenderedPageBreak/>
        <mc:AlternateContent>
          <mc:Choice Requires="wps">
            <w:drawing>
              <wp:anchor distT="45720" distB="45720" distL="114300" distR="114300" simplePos="0" relativeHeight="251663360" behindDoc="0" locked="0" layoutInCell="1" allowOverlap="1" wp14:anchorId="193007C5" wp14:editId="13ACF043">
                <wp:simplePos x="0" y="0"/>
                <wp:positionH relativeFrom="margin">
                  <wp:align>right</wp:align>
                </wp:positionH>
                <wp:positionV relativeFrom="paragraph">
                  <wp:posOffset>255270</wp:posOffset>
                </wp:positionV>
                <wp:extent cx="6629400" cy="2042160"/>
                <wp:effectExtent l="0" t="0" r="19050" b="1524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2042160"/>
                        </a:xfrm>
                        <a:prstGeom prst="rect">
                          <a:avLst/>
                        </a:prstGeom>
                        <a:solidFill>
                          <a:srgbClr val="FFFFFF"/>
                        </a:solidFill>
                        <a:ln w="9525">
                          <a:solidFill>
                            <a:srgbClr val="000000"/>
                          </a:solidFill>
                          <a:miter lim="800000"/>
                          <a:headEnd/>
                          <a:tailEnd/>
                        </a:ln>
                      </wps:spPr>
                      <wps:txbx>
                        <w:txbxContent>
                          <w:p w14:paraId="5207F96D" w14:textId="77777777" w:rsidR="00BA0224" w:rsidRPr="00686750" w:rsidRDefault="00BA0224" w:rsidP="00A57EC1">
                            <w:pPr>
                              <w:spacing w:after="0"/>
                              <w:rPr>
                                <w:rFonts w:ascii="Arial" w:hAnsi="Arial" w:cs="Arial"/>
                                <w:b/>
                                <w:sz w:val="20"/>
                                <w:szCs w:val="20"/>
                              </w:rPr>
                            </w:pPr>
                            <w:r w:rsidRPr="00686750">
                              <w:rPr>
                                <w:rFonts w:ascii="Arial" w:hAnsi="Arial" w:cs="Arial"/>
                                <w:b/>
                                <w:sz w:val="20"/>
                                <w:szCs w:val="20"/>
                              </w:rPr>
                              <w:t>Box 2: Definitions of required variables</w:t>
                            </w:r>
                          </w:p>
                          <w:p w14:paraId="16F8A03E" w14:textId="77777777" w:rsidR="00BA0224" w:rsidRPr="00686750" w:rsidRDefault="00BA0224" w:rsidP="00A57EC1">
                            <w:pPr>
                              <w:spacing w:after="0"/>
                              <w:rPr>
                                <w:rFonts w:ascii="Arial" w:hAnsi="Arial" w:cs="Arial"/>
                                <w:b/>
                                <w:sz w:val="20"/>
                                <w:szCs w:val="20"/>
                              </w:rPr>
                            </w:pPr>
                          </w:p>
                          <w:p w14:paraId="5B28359A" w14:textId="77777777" w:rsidR="00BA0224" w:rsidRPr="00686750" w:rsidRDefault="00BA0224" w:rsidP="00A57EC1">
                            <w:pPr>
                              <w:spacing w:after="0"/>
                              <w:rPr>
                                <w:rFonts w:ascii="Arial" w:hAnsi="Arial" w:cs="Arial"/>
                                <w:b/>
                                <w:i/>
                                <w:sz w:val="20"/>
                                <w:szCs w:val="20"/>
                              </w:rPr>
                            </w:pPr>
                            <w:r w:rsidRPr="00686750">
                              <w:rPr>
                                <w:rFonts w:ascii="Arial" w:hAnsi="Arial" w:cs="Arial"/>
                                <w:b/>
                                <w:i/>
                                <w:sz w:val="20"/>
                                <w:szCs w:val="20"/>
                              </w:rPr>
                              <w:t>Level of postnatal depression (continuous):</w:t>
                            </w:r>
                          </w:p>
                          <w:p w14:paraId="309D2EEF" w14:textId="0CA150CC" w:rsidR="00BA0224" w:rsidRPr="00686750" w:rsidRDefault="00BA0224" w:rsidP="00A57EC1">
                            <w:pPr>
                              <w:spacing w:after="0"/>
                              <w:rPr>
                                <w:rFonts w:ascii="Arial" w:hAnsi="Arial" w:cs="Arial"/>
                                <w:sz w:val="20"/>
                                <w:szCs w:val="20"/>
                              </w:rPr>
                            </w:pPr>
                            <w:r w:rsidRPr="00686750">
                              <w:rPr>
                                <w:rFonts w:ascii="Arial" w:hAnsi="Arial" w:cs="Arial"/>
                                <w:sz w:val="20"/>
                                <w:szCs w:val="20"/>
                              </w:rPr>
                              <w:t>Level of postpartum depression as a continuous score from any recognised depression/depression symptom scale (</w:t>
                            </w:r>
                            <w:proofErr w:type="gramStart"/>
                            <w:r w:rsidRPr="00686750">
                              <w:rPr>
                                <w:rFonts w:ascii="Arial" w:hAnsi="Arial" w:cs="Arial"/>
                                <w:sz w:val="20"/>
                                <w:szCs w:val="20"/>
                              </w:rPr>
                              <w:t>e.g.</w:t>
                            </w:r>
                            <w:proofErr w:type="gramEnd"/>
                            <w:r w:rsidRPr="00686750">
                              <w:rPr>
                                <w:rFonts w:ascii="Arial" w:hAnsi="Arial" w:cs="Arial"/>
                                <w:sz w:val="20"/>
                                <w:szCs w:val="20"/>
                              </w:rPr>
                              <w:t xml:space="preserve"> Edinburgh Postnatal Depression Score, Becks, and Hamilton). Use a measure as soon after the birth as possible up to 12-months (if you only have measurements after 12-months postnatal we will not include your data for this outcome) in within study z-score units. </w:t>
                            </w:r>
                            <w:bookmarkStart w:id="0" w:name="_Hlk105512903"/>
                            <w:r w:rsidR="006D32F5" w:rsidRPr="00686750">
                              <w:rPr>
                                <w:rFonts w:ascii="Arial" w:hAnsi="Arial" w:cs="Arial"/>
                                <w:sz w:val="20"/>
                                <w:szCs w:val="20"/>
                              </w:rPr>
                              <w:t>I</w:t>
                            </w:r>
                            <w:r w:rsidRPr="00686750">
                              <w:rPr>
                                <w:rFonts w:ascii="Arial" w:hAnsi="Arial" w:cs="Arial"/>
                                <w:sz w:val="20"/>
                                <w:szCs w:val="20"/>
                              </w:rPr>
                              <w:t xml:space="preserve">nformation on the scale used to measure depression and the time from birth (in weeks or months) that the assessment was made </w:t>
                            </w:r>
                            <w:r w:rsidR="006D32F5" w:rsidRPr="00686750">
                              <w:rPr>
                                <w:rFonts w:ascii="Arial" w:hAnsi="Arial" w:cs="Arial"/>
                                <w:sz w:val="20"/>
                                <w:szCs w:val="20"/>
                              </w:rPr>
                              <w:t>will be reported.</w:t>
                            </w:r>
                            <w:bookmarkEnd w:id="0"/>
                          </w:p>
                          <w:p w14:paraId="11C0AA60" w14:textId="77777777" w:rsidR="00BA0224" w:rsidRPr="00686750" w:rsidRDefault="00BA0224" w:rsidP="001C3164">
                            <w:pPr>
                              <w:spacing w:after="0"/>
                              <w:rPr>
                                <w:rFonts w:ascii="Arial" w:hAnsi="Arial" w:cs="Arial"/>
                                <w:b/>
                                <w:i/>
                                <w:sz w:val="20"/>
                                <w:szCs w:val="20"/>
                              </w:rPr>
                            </w:pPr>
                          </w:p>
                          <w:p w14:paraId="66D136C0" w14:textId="5EAC442F" w:rsidR="00BA0224" w:rsidRPr="00686750" w:rsidRDefault="00BA0224" w:rsidP="001C3164">
                            <w:pPr>
                              <w:spacing w:after="0"/>
                              <w:rPr>
                                <w:rFonts w:ascii="Arial" w:hAnsi="Arial" w:cs="Arial"/>
                                <w:b/>
                                <w:i/>
                                <w:sz w:val="20"/>
                                <w:szCs w:val="20"/>
                              </w:rPr>
                            </w:pPr>
                            <w:r w:rsidRPr="00686750">
                              <w:rPr>
                                <w:rFonts w:ascii="Arial" w:hAnsi="Arial" w:cs="Arial"/>
                                <w:b/>
                                <w:i/>
                                <w:sz w:val="20"/>
                                <w:szCs w:val="20"/>
                              </w:rPr>
                              <w:t>Postnatal depression (binary):</w:t>
                            </w:r>
                          </w:p>
                          <w:p w14:paraId="032E606F"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Please use the scale used for the continuous measure of postnatal depression (above) and use the recommended cut off values for each measure. Cut off values for commonly used depression scales are: </w:t>
                            </w:r>
                          </w:p>
                          <w:p w14:paraId="25363F65"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Edinburgh Postnatal Depression Score: ≥13 </w:t>
                            </w:r>
                          </w:p>
                          <w:p w14:paraId="2D2ABA98"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Beck: ≥10</w:t>
                            </w:r>
                          </w:p>
                          <w:p w14:paraId="5B452CD6"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Hamilton: ≥12</w:t>
                            </w:r>
                          </w:p>
                          <w:p w14:paraId="07D602DC"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If you are using a different measure, please get in contact stating the measure that you do </w:t>
                            </w:r>
                            <w:proofErr w:type="gramStart"/>
                            <w:r w:rsidRPr="00686750">
                              <w:rPr>
                                <w:rFonts w:ascii="Arial" w:hAnsi="Arial" w:cs="Arial"/>
                                <w:sz w:val="20"/>
                                <w:szCs w:val="20"/>
                              </w:rPr>
                              <w:t>have</w:t>
                            </w:r>
                            <w:proofErr w:type="gramEnd"/>
                            <w:r w:rsidRPr="00686750">
                              <w:rPr>
                                <w:rFonts w:ascii="Arial" w:hAnsi="Arial" w:cs="Arial"/>
                                <w:sz w:val="20"/>
                                <w:szCs w:val="20"/>
                              </w:rPr>
                              <w:t xml:space="preserve"> and we will provide you with a cut-off value to use. </w:t>
                            </w:r>
                          </w:p>
                          <w:p w14:paraId="383861BA"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Additionally, if your study does not have data from a recognised depression/depression symptom scale binary measures from GP records or self-report of a GPs diagnosis of depression will be sufficient for this variable. Use a measure as soon after the birth as possible up to 12-months</w:t>
                            </w:r>
                          </w:p>
                          <w:p w14:paraId="26983352" w14:textId="2B0C124B" w:rsidR="00BA0224" w:rsidRPr="00686750" w:rsidRDefault="006D32F5" w:rsidP="001C3164">
                            <w:pPr>
                              <w:spacing w:after="0"/>
                              <w:rPr>
                                <w:rFonts w:ascii="Arial" w:hAnsi="Arial" w:cs="Arial"/>
                                <w:sz w:val="20"/>
                                <w:szCs w:val="20"/>
                              </w:rPr>
                            </w:pPr>
                            <w:r w:rsidRPr="00686750">
                              <w:rPr>
                                <w:rFonts w:ascii="Arial" w:hAnsi="Arial" w:cs="Arial"/>
                                <w:sz w:val="20"/>
                                <w:szCs w:val="20"/>
                              </w:rPr>
                              <w:t>Information on the scale used to measure depression and the time from birth (in weeks or months) that the assessment was made will be reported.</w:t>
                            </w:r>
                          </w:p>
                          <w:p w14:paraId="09268AE8" w14:textId="77777777" w:rsidR="006D32F5" w:rsidRPr="00686750" w:rsidRDefault="006D32F5" w:rsidP="001C3164">
                            <w:pPr>
                              <w:spacing w:after="0"/>
                              <w:rPr>
                                <w:rFonts w:ascii="Arial" w:hAnsi="Arial" w:cs="Arial"/>
                                <w:b/>
                                <w:i/>
                                <w:sz w:val="20"/>
                                <w:szCs w:val="20"/>
                              </w:rPr>
                            </w:pPr>
                          </w:p>
                          <w:p w14:paraId="37F58CA8" w14:textId="77777777" w:rsidR="00BA0224" w:rsidRPr="00686750" w:rsidRDefault="00BA0224" w:rsidP="001C3164">
                            <w:pPr>
                              <w:spacing w:after="0"/>
                              <w:rPr>
                                <w:rFonts w:ascii="Arial" w:hAnsi="Arial" w:cs="Arial"/>
                                <w:b/>
                                <w:sz w:val="20"/>
                                <w:szCs w:val="20"/>
                              </w:rPr>
                            </w:pPr>
                            <w:r w:rsidRPr="00686750">
                              <w:rPr>
                                <w:rFonts w:ascii="Arial" w:hAnsi="Arial" w:cs="Arial"/>
                                <w:b/>
                                <w:i/>
                                <w:sz w:val="20"/>
                                <w:szCs w:val="20"/>
                              </w:rPr>
                              <w:t xml:space="preserve">Calculation of ponderal index: </w:t>
                            </w:r>
                          </w:p>
                          <w:p w14:paraId="6221E7E4"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Birthweight in kg / (birth length in m)</w:t>
                            </w:r>
                            <w:r w:rsidRPr="00686750">
                              <w:rPr>
                                <w:rFonts w:ascii="Arial" w:hAnsi="Arial" w:cs="Arial"/>
                                <w:sz w:val="20"/>
                                <w:szCs w:val="20"/>
                                <w:vertAlign w:val="superscript"/>
                              </w:rPr>
                              <w:t>3</w:t>
                            </w:r>
                          </w:p>
                          <w:p w14:paraId="49C9EE05"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Values are normally between about 20 and 40 kg/m </w:t>
                            </w:r>
                            <w:r w:rsidRPr="00686750">
                              <w:rPr>
                                <w:rFonts w:ascii="Arial" w:hAnsi="Arial" w:cs="Arial"/>
                                <w:sz w:val="20"/>
                                <w:szCs w:val="20"/>
                                <w:vertAlign w:val="superscript"/>
                              </w:rPr>
                              <w:t>3</w:t>
                            </w:r>
                            <w:r w:rsidRPr="00686750">
                              <w:rPr>
                                <w:rFonts w:ascii="Arial" w:hAnsi="Arial" w:cs="Arial"/>
                                <w:sz w:val="20"/>
                                <w:szCs w:val="20"/>
                              </w:rPr>
                              <w:t>)</w:t>
                            </w:r>
                          </w:p>
                          <w:p w14:paraId="62BD07A3" w14:textId="77777777" w:rsidR="00BA0224" w:rsidRPr="00686750" w:rsidRDefault="00BA0224" w:rsidP="001C3164">
                            <w:pPr>
                              <w:spacing w:after="0"/>
                              <w:rPr>
                                <w:rFonts w:ascii="Arial" w:hAnsi="Arial" w:cs="Arial"/>
                                <w:b/>
                                <w:i/>
                                <w:sz w:val="20"/>
                                <w:szCs w:val="20"/>
                              </w:rPr>
                            </w:pPr>
                          </w:p>
                          <w:p w14:paraId="08DADF8B" w14:textId="77777777" w:rsidR="00BA0224" w:rsidRPr="00686750" w:rsidRDefault="00BA0224" w:rsidP="001C3164">
                            <w:pPr>
                              <w:spacing w:after="0"/>
                              <w:rPr>
                                <w:rFonts w:ascii="Arial" w:hAnsi="Arial" w:cs="Arial"/>
                                <w:b/>
                                <w:i/>
                                <w:sz w:val="20"/>
                                <w:szCs w:val="20"/>
                              </w:rPr>
                            </w:pPr>
                            <w:r w:rsidRPr="00686750">
                              <w:rPr>
                                <w:rFonts w:ascii="Arial" w:hAnsi="Arial" w:cs="Arial"/>
                                <w:b/>
                                <w:i/>
                                <w:sz w:val="20"/>
                                <w:szCs w:val="20"/>
                              </w:rPr>
                              <w:t xml:space="preserve">Gestational diabetes: </w:t>
                            </w:r>
                          </w:p>
                          <w:p w14:paraId="6A70CF71" w14:textId="15420ADF" w:rsidR="006D32F5" w:rsidRPr="00686750" w:rsidRDefault="00BA0224" w:rsidP="006D32F5">
                            <w:pPr>
                              <w:rPr>
                                <w:rFonts w:ascii="Arial" w:hAnsi="Arial" w:cs="Arial"/>
                                <w:sz w:val="20"/>
                                <w:szCs w:val="20"/>
                              </w:rPr>
                            </w:pPr>
                            <w:r w:rsidRPr="00686750">
                              <w:rPr>
                                <w:rFonts w:ascii="Arial" w:hAnsi="Arial" w:cs="Arial"/>
                                <w:sz w:val="20"/>
                                <w:szCs w:val="20"/>
                              </w:rPr>
                              <w:t xml:space="preserve">Defined as hyperglycaemia first diagnosed in pregnancy. As with hypertensive disorders of pregnancy (below) we recognise that different studies will have had different criteria applied for this diagnosis and different levels of detail. We will include any diagnosis based on fasting, oral glucose tolerance or oral glucose challenge test data, self-report of a diagnosis of gestational diabetes or abstraction of a diagnosis from medical records. </w:t>
                            </w:r>
                            <w:r w:rsidR="006D32F5" w:rsidRPr="00686750">
                              <w:rPr>
                                <w:rFonts w:ascii="Arial" w:hAnsi="Arial" w:cs="Arial"/>
                                <w:sz w:val="20"/>
                                <w:szCs w:val="20"/>
                              </w:rPr>
                              <w:t>Information</w:t>
                            </w:r>
                            <w:r w:rsidRPr="00686750">
                              <w:rPr>
                                <w:rFonts w:ascii="Arial" w:hAnsi="Arial" w:cs="Arial"/>
                                <w:sz w:val="20"/>
                                <w:szCs w:val="20"/>
                              </w:rPr>
                              <w:t xml:space="preserve"> on how the diagnosis was made, what thresholds of fasting and </w:t>
                            </w:r>
                            <w:proofErr w:type="spellStart"/>
                            <w:r w:rsidRPr="00686750">
                              <w:rPr>
                                <w:rFonts w:ascii="Arial" w:hAnsi="Arial" w:cs="Arial"/>
                                <w:sz w:val="20"/>
                                <w:szCs w:val="20"/>
                              </w:rPr>
                              <w:t>postload</w:t>
                            </w:r>
                            <w:proofErr w:type="spellEnd"/>
                            <w:r w:rsidRPr="00686750">
                              <w:rPr>
                                <w:rFonts w:ascii="Arial" w:hAnsi="Arial" w:cs="Arial"/>
                                <w:sz w:val="20"/>
                                <w:szCs w:val="20"/>
                              </w:rPr>
                              <w:t xml:space="preserve"> glucose were applied, the timing of any blood tests / challenge or tolerance tests in gestational weeks or for self-report how the question was asked and at what time (</w:t>
                            </w:r>
                            <w:proofErr w:type="gramStart"/>
                            <w:r w:rsidRPr="00686750">
                              <w:rPr>
                                <w:rFonts w:ascii="Arial" w:hAnsi="Arial" w:cs="Arial"/>
                                <w:sz w:val="20"/>
                                <w:szCs w:val="20"/>
                              </w:rPr>
                              <w:t>i.e.</w:t>
                            </w:r>
                            <w:proofErr w:type="gramEnd"/>
                            <w:r w:rsidRPr="00686750">
                              <w:rPr>
                                <w:rFonts w:ascii="Arial" w:hAnsi="Arial" w:cs="Arial"/>
                                <w:sz w:val="20"/>
                                <w:szCs w:val="20"/>
                              </w:rPr>
                              <w:t xml:space="preserve"> during pregnancy or post-natal) or for medical record abstraction who did the abstraction </w:t>
                            </w:r>
                            <w:r w:rsidR="006D32F5" w:rsidRPr="00686750">
                              <w:rPr>
                                <w:rFonts w:ascii="Arial" w:hAnsi="Arial" w:cs="Arial"/>
                                <w:sz w:val="20"/>
                                <w:szCs w:val="20"/>
                              </w:rPr>
                              <w:t>will be reported.</w:t>
                            </w:r>
                          </w:p>
                          <w:p w14:paraId="27BA076B" w14:textId="09FA8299" w:rsidR="00BA0224" w:rsidRPr="00686750" w:rsidRDefault="00BA0224" w:rsidP="006D32F5">
                            <w:pPr>
                              <w:rPr>
                                <w:rFonts w:ascii="Arial" w:hAnsi="Arial" w:cs="Arial"/>
                                <w:b/>
                                <w:i/>
                                <w:sz w:val="20"/>
                                <w:szCs w:val="20"/>
                              </w:rPr>
                            </w:pPr>
                            <w:r w:rsidRPr="00686750">
                              <w:rPr>
                                <w:rFonts w:ascii="Arial" w:hAnsi="Arial" w:cs="Arial"/>
                                <w:b/>
                                <w:i/>
                                <w:sz w:val="20"/>
                                <w:szCs w:val="20"/>
                              </w:rPr>
                              <w:t xml:space="preserve">Postnatal anaemia: </w:t>
                            </w:r>
                          </w:p>
                          <w:p w14:paraId="12F547D3" w14:textId="4FC709B6" w:rsidR="00BA0224" w:rsidRPr="00686750" w:rsidRDefault="00BA0224">
                            <w:pPr>
                              <w:rPr>
                                <w:rFonts w:ascii="Arial" w:hAnsi="Arial" w:cs="Arial"/>
                                <w:sz w:val="20"/>
                                <w:szCs w:val="20"/>
                              </w:rPr>
                            </w:pPr>
                            <w:r w:rsidRPr="00686750">
                              <w:rPr>
                                <w:rFonts w:ascii="Arial" w:hAnsi="Arial" w:cs="Arial"/>
                                <w:sz w:val="20"/>
                                <w:szCs w:val="20"/>
                              </w:rPr>
                              <w:t>Defined as a low haemoglobin up to 10 weeks after birth. If you have more than one measure/</w:t>
                            </w:r>
                            <w:proofErr w:type="gramStart"/>
                            <w:r w:rsidRPr="00686750">
                              <w:rPr>
                                <w:rFonts w:ascii="Arial" w:hAnsi="Arial" w:cs="Arial"/>
                                <w:sz w:val="20"/>
                                <w:szCs w:val="20"/>
                              </w:rPr>
                              <w:t>report</w:t>
                            </w:r>
                            <w:proofErr w:type="gramEnd"/>
                            <w:r w:rsidRPr="00686750">
                              <w:rPr>
                                <w:rFonts w:ascii="Arial" w:hAnsi="Arial" w:cs="Arial"/>
                                <w:sz w:val="20"/>
                                <w:szCs w:val="20"/>
                              </w:rPr>
                              <w:t xml:space="preserve"> please use the one nearest to birth. If you have actual measurements of </w:t>
                            </w:r>
                            <w:proofErr w:type="gramStart"/>
                            <w:r w:rsidRPr="00686750">
                              <w:rPr>
                                <w:rFonts w:ascii="Arial" w:hAnsi="Arial" w:cs="Arial"/>
                                <w:sz w:val="20"/>
                                <w:szCs w:val="20"/>
                              </w:rPr>
                              <w:t>haemoglobin</w:t>
                            </w:r>
                            <w:proofErr w:type="gramEnd"/>
                            <w:r w:rsidRPr="00686750">
                              <w:rPr>
                                <w:rFonts w:ascii="Arial" w:hAnsi="Arial" w:cs="Arial"/>
                                <w:sz w:val="20"/>
                                <w:szCs w:val="20"/>
                              </w:rPr>
                              <w:t xml:space="preserve"> then please apply these thresholds: &lt;6.8mmol/l (&lt;110g/L) for measures within the first 4-weeks after birth and &lt; 7.5mmo/l (&lt;120g/L) for measures between 4 to 10-weeks. In addition to cases defined by haemoglobin measurements that researchers have access to, self-report of being told they were anaemic within the first 10 weeks after birth or a diagnosis within the first 10 weeks after birth in the medical records are acceptable as a case</w:t>
                            </w:r>
                            <w:r w:rsidR="006D32F5" w:rsidRPr="00686750">
                              <w:rPr>
                                <w:rFonts w:ascii="Arial" w:hAnsi="Arial" w:cs="Arial"/>
                                <w:sz w:val="20"/>
                                <w:szCs w:val="20"/>
                              </w:rPr>
                              <w:t xml:space="preserve"> will be repor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3007C5" id="_x0000_s1027" type="#_x0000_t202" style="position:absolute;margin-left:470.8pt;margin-top:20.1pt;width:522pt;height:160.8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">
                <v:textbox style="mso-fit-shape-to-text:t">
                  <w:txbxContent>
                    <w:p w14:paraId="5207F96D" w14:textId="77777777" w:rsidR="00BA0224" w:rsidRPr="00686750" w:rsidRDefault="00BA0224" w:rsidP="00A57EC1">
                      <w:pPr>
                        <w:spacing w:after="0"/>
                        <w:rPr>
                          <w:rFonts w:ascii="Arial" w:hAnsi="Arial" w:cs="Arial"/>
                          <w:b/>
                          <w:sz w:val="20"/>
                          <w:szCs w:val="20"/>
                        </w:rPr>
                      </w:pPr>
                      <w:r w:rsidRPr="00686750">
                        <w:rPr>
                          <w:rFonts w:ascii="Arial" w:hAnsi="Arial" w:cs="Arial"/>
                          <w:b/>
                          <w:sz w:val="20"/>
                          <w:szCs w:val="20"/>
                        </w:rPr>
                        <w:t>Box 2: Definitions of required variables</w:t>
                      </w:r>
                    </w:p>
                    <w:p w14:paraId="16F8A03E" w14:textId="77777777" w:rsidR="00BA0224" w:rsidRPr="00686750" w:rsidRDefault="00BA0224" w:rsidP="00A57EC1">
                      <w:pPr>
                        <w:spacing w:after="0"/>
                        <w:rPr>
                          <w:rFonts w:ascii="Arial" w:hAnsi="Arial" w:cs="Arial"/>
                          <w:b/>
                          <w:sz w:val="20"/>
                          <w:szCs w:val="20"/>
                        </w:rPr>
                      </w:pPr>
                    </w:p>
                    <w:p w14:paraId="5B28359A" w14:textId="77777777" w:rsidR="00BA0224" w:rsidRPr="00686750" w:rsidRDefault="00BA0224" w:rsidP="00A57EC1">
                      <w:pPr>
                        <w:spacing w:after="0"/>
                        <w:rPr>
                          <w:rFonts w:ascii="Arial" w:hAnsi="Arial" w:cs="Arial"/>
                          <w:b/>
                          <w:i/>
                          <w:sz w:val="20"/>
                          <w:szCs w:val="20"/>
                        </w:rPr>
                      </w:pPr>
                      <w:r w:rsidRPr="00686750">
                        <w:rPr>
                          <w:rFonts w:ascii="Arial" w:hAnsi="Arial" w:cs="Arial"/>
                          <w:b/>
                          <w:i/>
                          <w:sz w:val="20"/>
                          <w:szCs w:val="20"/>
                        </w:rPr>
                        <w:t>Level of postnatal depression (continuous):</w:t>
                      </w:r>
                    </w:p>
                    <w:p w14:paraId="309D2EEF" w14:textId="0CA150CC" w:rsidR="00BA0224" w:rsidRPr="00686750" w:rsidRDefault="00BA0224" w:rsidP="00A57EC1">
                      <w:pPr>
                        <w:spacing w:after="0"/>
                        <w:rPr>
                          <w:rFonts w:ascii="Arial" w:hAnsi="Arial" w:cs="Arial"/>
                          <w:sz w:val="20"/>
                          <w:szCs w:val="20"/>
                        </w:rPr>
                      </w:pPr>
                      <w:r w:rsidRPr="00686750">
                        <w:rPr>
                          <w:rFonts w:ascii="Arial" w:hAnsi="Arial" w:cs="Arial"/>
                          <w:sz w:val="20"/>
                          <w:szCs w:val="20"/>
                        </w:rPr>
                        <w:t>Level of postpartum depression as a continuous score from any recognised depression/depression symptom scale (</w:t>
                      </w:r>
                      <w:proofErr w:type="gramStart"/>
                      <w:r w:rsidRPr="00686750">
                        <w:rPr>
                          <w:rFonts w:ascii="Arial" w:hAnsi="Arial" w:cs="Arial"/>
                          <w:sz w:val="20"/>
                          <w:szCs w:val="20"/>
                        </w:rPr>
                        <w:t>e.g.</w:t>
                      </w:r>
                      <w:proofErr w:type="gramEnd"/>
                      <w:r w:rsidRPr="00686750">
                        <w:rPr>
                          <w:rFonts w:ascii="Arial" w:hAnsi="Arial" w:cs="Arial"/>
                          <w:sz w:val="20"/>
                          <w:szCs w:val="20"/>
                        </w:rPr>
                        <w:t xml:space="preserve"> Edinburgh Postnatal Depression Score, Becks, and Hamilton). Use a measure as soon after the birth as possible up to 12-months (if you only have measurements after 12-months postnatal we will not include your data for this outcome) in within study z-score units. </w:t>
                      </w:r>
                      <w:bookmarkStart w:id="1" w:name="_Hlk105512903"/>
                      <w:r w:rsidR="006D32F5" w:rsidRPr="00686750">
                        <w:rPr>
                          <w:rFonts w:ascii="Arial" w:hAnsi="Arial" w:cs="Arial"/>
                          <w:sz w:val="20"/>
                          <w:szCs w:val="20"/>
                        </w:rPr>
                        <w:t>I</w:t>
                      </w:r>
                      <w:r w:rsidRPr="00686750">
                        <w:rPr>
                          <w:rFonts w:ascii="Arial" w:hAnsi="Arial" w:cs="Arial"/>
                          <w:sz w:val="20"/>
                          <w:szCs w:val="20"/>
                        </w:rPr>
                        <w:t xml:space="preserve">nformation on the scale used to measure depression and the time from birth (in weeks or months) that the assessment was made </w:t>
                      </w:r>
                      <w:r w:rsidR="006D32F5" w:rsidRPr="00686750">
                        <w:rPr>
                          <w:rFonts w:ascii="Arial" w:hAnsi="Arial" w:cs="Arial"/>
                          <w:sz w:val="20"/>
                          <w:szCs w:val="20"/>
                        </w:rPr>
                        <w:t>will be reported.</w:t>
                      </w:r>
                      <w:bookmarkEnd w:id="1"/>
                    </w:p>
                    <w:p w14:paraId="11C0AA60" w14:textId="77777777" w:rsidR="00BA0224" w:rsidRPr="00686750" w:rsidRDefault="00BA0224" w:rsidP="001C3164">
                      <w:pPr>
                        <w:spacing w:after="0"/>
                        <w:rPr>
                          <w:rFonts w:ascii="Arial" w:hAnsi="Arial" w:cs="Arial"/>
                          <w:b/>
                          <w:i/>
                          <w:sz w:val="20"/>
                          <w:szCs w:val="20"/>
                        </w:rPr>
                      </w:pPr>
                    </w:p>
                    <w:p w14:paraId="66D136C0" w14:textId="5EAC442F" w:rsidR="00BA0224" w:rsidRPr="00686750" w:rsidRDefault="00BA0224" w:rsidP="001C3164">
                      <w:pPr>
                        <w:spacing w:after="0"/>
                        <w:rPr>
                          <w:rFonts w:ascii="Arial" w:hAnsi="Arial" w:cs="Arial"/>
                          <w:b/>
                          <w:i/>
                          <w:sz w:val="20"/>
                          <w:szCs w:val="20"/>
                        </w:rPr>
                      </w:pPr>
                      <w:r w:rsidRPr="00686750">
                        <w:rPr>
                          <w:rFonts w:ascii="Arial" w:hAnsi="Arial" w:cs="Arial"/>
                          <w:b/>
                          <w:i/>
                          <w:sz w:val="20"/>
                          <w:szCs w:val="20"/>
                        </w:rPr>
                        <w:t>Postnatal depression (binary):</w:t>
                      </w:r>
                    </w:p>
                    <w:p w14:paraId="032E606F"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Please use the scale used for the continuous measure of postnatal depression (above) and use the recommended cut off values for each measure. Cut off values for commonly used depression scales are: </w:t>
                      </w:r>
                    </w:p>
                    <w:p w14:paraId="25363F65"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Edinburgh Postnatal Depression Score: ≥13 </w:t>
                      </w:r>
                    </w:p>
                    <w:p w14:paraId="2D2ABA98"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Beck: ≥10</w:t>
                      </w:r>
                    </w:p>
                    <w:p w14:paraId="5B452CD6"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Hamilton: ≥12</w:t>
                      </w:r>
                    </w:p>
                    <w:p w14:paraId="07D602DC"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If you are using a different measure, please get in contact stating the measure that you do </w:t>
                      </w:r>
                      <w:proofErr w:type="gramStart"/>
                      <w:r w:rsidRPr="00686750">
                        <w:rPr>
                          <w:rFonts w:ascii="Arial" w:hAnsi="Arial" w:cs="Arial"/>
                          <w:sz w:val="20"/>
                          <w:szCs w:val="20"/>
                        </w:rPr>
                        <w:t>have</w:t>
                      </w:r>
                      <w:proofErr w:type="gramEnd"/>
                      <w:r w:rsidRPr="00686750">
                        <w:rPr>
                          <w:rFonts w:ascii="Arial" w:hAnsi="Arial" w:cs="Arial"/>
                          <w:sz w:val="20"/>
                          <w:szCs w:val="20"/>
                        </w:rPr>
                        <w:t xml:space="preserve"> and we will provide you with a cut-off value to use. </w:t>
                      </w:r>
                    </w:p>
                    <w:p w14:paraId="383861BA"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Additionally, if your study does not have data from a recognised depression/depression symptom scale binary measures from GP records or self-report of a GPs diagnosis of depression will be sufficient for this variable. Use a measure as soon after the birth as possible up to 12-months</w:t>
                      </w:r>
                    </w:p>
                    <w:p w14:paraId="26983352" w14:textId="2B0C124B" w:rsidR="00BA0224" w:rsidRPr="00686750" w:rsidRDefault="006D32F5" w:rsidP="001C3164">
                      <w:pPr>
                        <w:spacing w:after="0"/>
                        <w:rPr>
                          <w:rFonts w:ascii="Arial" w:hAnsi="Arial" w:cs="Arial"/>
                          <w:sz w:val="20"/>
                          <w:szCs w:val="20"/>
                        </w:rPr>
                      </w:pPr>
                      <w:r w:rsidRPr="00686750">
                        <w:rPr>
                          <w:rFonts w:ascii="Arial" w:hAnsi="Arial" w:cs="Arial"/>
                          <w:sz w:val="20"/>
                          <w:szCs w:val="20"/>
                        </w:rPr>
                        <w:t>Information on the scale used to measure depression and the time from birth (in weeks or months) that the assessment was made will be reported.</w:t>
                      </w:r>
                    </w:p>
                    <w:p w14:paraId="09268AE8" w14:textId="77777777" w:rsidR="006D32F5" w:rsidRPr="00686750" w:rsidRDefault="006D32F5" w:rsidP="001C3164">
                      <w:pPr>
                        <w:spacing w:after="0"/>
                        <w:rPr>
                          <w:rFonts w:ascii="Arial" w:hAnsi="Arial" w:cs="Arial"/>
                          <w:b/>
                          <w:i/>
                          <w:sz w:val="20"/>
                          <w:szCs w:val="20"/>
                        </w:rPr>
                      </w:pPr>
                    </w:p>
                    <w:p w14:paraId="37F58CA8" w14:textId="77777777" w:rsidR="00BA0224" w:rsidRPr="00686750" w:rsidRDefault="00BA0224" w:rsidP="001C3164">
                      <w:pPr>
                        <w:spacing w:after="0"/>
                        <w:rPr>
                          <w:rFonts w:ascii="Arial" w:hAnsi="Arial" w:cs="Arial"/>
                          <w:b/>
                          <w:sz w:val="20"/>
                          <w:szCs w:val="20"/>
                        </w:rPr>
                      </w:pPr>
                      <w:r w:rsidRPr="00686750">
                        <w:rPr>
                          <w:rFonts w:ascii="Arial" w:hAnsi="Arial" w:cs="Arial"/>
                          <w:b/>
                          <w:i/>
                          <w:sz w:val="20"/>
                          <w:szCs w:val="20"/>
                        </w:rPr>
                        <w:t xml:space="preserve">Calculation of ponderal index: </w:t>
                      </w:r>
                    </w:p>
                    <w:p w14:paraId="6221E7E4"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Birthweight in kg / (birth length in m)</w:t>
                      </w:r>
                      <w:r w:rsidRPr="00686750">
                        <w:rPr>
                          <w:rFonts w:ascii="Arial" w:hAnsi="Arial" w:cs="Arial"/>
                          <w:sz w:val="20"/>
                          <w:szCs w:val="20"/>
                          <w:vertAlign w:val="superscript"/>
                        </w:rPr>
                        <w:t>3</w:t>
                      </w:r>
                    </w:p>
                    <w:p w14:paraId="49C9EE05" w14:textId="77777777" w:rsidR="00BA0224" w:rsidRPr="00686750" w:rsidRDefault="00BA0224" w:rsidP="001C3164">
                      <w:pPr>
                        <w:spacing w:after="0"/>
                        <w:rPr>
                          <w:rFonts w:ascii="Arial" w:hAnsi="Arial" w:cs="Arial"/>
                          <w:sz w:val="20"/>
                          <w:szCs w:val="20"/>
                        </w:rPr>
                      </w:pPr>
                      <w:r w:rsidRPr="00686750">
                        <w:rPr>
                          <w:rFonts w:ascii="Arial" w:hAnsi="Arial" w:cs="Arial"/>
                          <w:sz w:val="20"/>
                          <w:szCs w:val="20"/>
                        </w:rPr>
                        <w:t xml:space="preserve">(Values are normally between about 20 and 40 kg/m </w:t>
                      </w:r>
                      <w:r w:rsidRPr="00686750">
                        <w:rPr>
                          <w:rFonts w:ascii="Arial" w:hAnsi="Arial" w:cs="Arial"/>
                          <w:sz w:val="20"/>
                          <w:szCs w:val="20"/>
                          <w:vertAlign w:val="superscript"/>
                        </w:rPr>
                        <w:t>3</w:t>
                      </w:r>
                      <w:r w:rsidRPr="00686750">
                        <w:rPr>
                          <w:rFonts w:ascii="Arial" w:hAnsi="Arial" w:cs="Arial"/>
                          <w:sz w:val="20"/>
                          <w:szCs w:val="20"/>
                        </w:rPr>
                        <w:t>)</w:t>
                      </w:r>
                    </w:p>
                    <w:p w14:paraId="62BD07A3" w14:textId="77777777" w:rsidR="00BA0224" w:rsidRPr="00686750" w:rsidRDefault="00BA0224" w:rsidP="001C3164">
                      <w:pPr>
                        <w:spacing w:after="0"/>
                        <w:rPr>
                          <w:rFonts w:ascii="Arial" w:hAnsi="Arial" w:cs="Arial"/>
                          <w:b/>
                          <w:i/>
                          <w:sz w:val="20"/>
                          <w:szCs w:val="20"/>
                        </w:rPr>
                      </w:pPr>
                    </w:p>
                    <w:p w14:paraId="08DADF8B" w14:textId="77777777" w:rsidR="00BA0224" w:rsidRPr="00686750" w:rsidRDefault="00BA0224" w:rsidP="001C3164">
                      <w:pPr>
                        <w:spacing w:after="0"/>
                        <w:rPr>
                          <w:rFonts w:ascii="Arial" w:hAnsi="Arial" w:cs="Arial"/>
                          <w:b/>
                          <w:i/>
                          <w:sz w:val="20"/>
                          <w:szCs w:val="20"/>
                        </w:rPr>
                      </w:pPr>
                      <w:r w:rsidRPr="00686750">
                        <w:rPr>
                          <w:rFonts w:ascii="Arial" w:hAnsi="Arial" w:cs="Arial"/>
                          <w:b/>
                          <w:i/>
                          <w:sz w:val="20"/>
                          <w:szCs w:val="20"/>
                        </w:rPr>
                        <w:t xml:space="preserve">Gestational diabetes: </w:t>
                      </w:r>
                    </w:p>
                    <w:p w14:paraId="6A70CF71" w14:textId="15420ADF" w:rsidR="006D32F5" w:rsidRPr="00686750" w:rsidRDefault="00BA0224" w:rsidP="006D32F5">
                      <w:pPr>
                        <w:rPr>
                          <w:rFonts w:ascii="Arial" w:hAnsi="Arial" w:cs="Arial"/>
                          <w:sz w:val="20"/>
                          <w:szCs w:val="20"/>
                        </w:rPr>
                      </w:pPr>
                      <w:r w:rsidRPr="00686750">
                        <w:rPr>
                          <w:rFonts w:ascii="Arial" w:hAnsi="Arial" w:cs="Arial"/>
                          <w:sz w:val="20"/>
                          <w:szCs w:val="20"/>
                        </w:rPr>
                        <w:t xml:space="preserve">Defined as hyperglycaemia first diagnosed in pregnancy. As with hypertensive disorders of pregnancy (below) we recognise that different studies will have had different criteria applied for this diagnosis and different levels of detail. We will include any diagnosis based on fasting, oral glucose tolerance or oral glucose challenge test data, self-report of a diagnosis of gestational diabetes or abstraction of a diagnosis from medical records. </w:t>
                      </w:r>
                      <w:r w:rsidR="006D32F5" w:rsidRPr="00686750">
                        <w:rPr>
                          <w:rFonts w:ascii="Arial" w:hAnsi="Arial" w:cs="Arial"/>
                          <w:sz w:val="20"/>
                          <w:szCs w:val="20"/>
                        </w:rPr>
                        <w:t>Information</w:t>
                      </w:r>
                      <w:r w:rsidRPr="00686750">
                        <w:rPr>
                          <w:rFonts w:ascii="Arial" w:hAnsi="Arial" w:cs="Arial"/>
                          <w:sz w:val="20"/>
                          <w:szCs w:val="20"/>
                        </w:rPr>
                        <w:t xml:space="preserve"> on how the diagnosis was made, what thresholds of fasting and </w:t>
                      </w:r>
                      <w:proofErr w:type="spellStart"/>
                      <w:r w:rsidRPr="00686750">
                        <w:rPr>
                          <w:rFonts w:ascii="Arial" w:hAnsi="Arial" w:cs="Arial"/>
                          <w:sz w:val="20"/>
                          <w:szCs w:val="20"/>
                        </w:rPr>
                        <w:t>postload</w:t>
                      </w:r>
                      <w:proofErr w:type="spellEnd"/>
                      <w:r w:rsidRPr="00686750">
                        <w:rPr>
                          <w:rFonts w:ascii="Arial" w:hAnsi="Arial" w:cs="Arial"/>
                          <w:sz w:val="20"/>
                          <w:szCs w:val="20"/>
                        </w:rPr>
                        <w:t xml:space="preserve"> glucose were applied, the timing of any blood tests / challenge or tolerance tests in gestational weeks or for self-report how the question was asked and at what time (</w:t>
                      </w:r>
                      <w:proofErr w:type="gramStart"/>
                      <w:r w:rsidRPr="00686750">
                        <w:rPr>
                          <w:rFonts w:ascii="Arial" w:hAnsi="Arial" w:cs="Arial"/>
                          <w:sz w:val="20"/>
                          <w:szCs w:val="20"/>
                        </w:rPr>
                        <w:t>i.e.</w:t>
                      </w:r>
                      <w:proofErr w:type="gramEnd"/>
                      <w:r w:rsidRPr="00686750">
                        <w:rPr>
                          <w:rFonts w:ascii="Arial" w:hAnsi="Arial" w:cs="Arial"/>
                          <w:sz w:val="20"/>
                          <w:szCs w:val="20"/>
                        </w:rPr>
                        <w:t xml:space="preserve"> during pregnancy or post-natal) or for medical record abstraction who did the abstraction </w:t>
                      </w:r>
                      <w:r w:rsidR="006D32F5" w:rsidRPr="00686750">
                        <w:rPr>
                          <w:rFonts w:ascii="Arial" w:hAnsi="Arial" w:cs="Arial"/>
                          <w:sz w:val="20"/>
                          <w:szCs w:val="20"/>
                        </w:rPr>
                        <w:t>will be reported.</w:t>
                      </w:r>
                    </w:p>
                    <w:p w14:paraId="27BA076B" w14:textId="09FA8299" w:rsidR="00BA0224" w:rsidRPr="00686750" w:rsidRDefault="00BA0224" w:rsidP="006D32F5">
                      <w:pPr>
                        <w:rPr>
                          <w:rFonts w:ascii="Arial" w:hAnsi="Arial" w:cs="Arial"/>
                          <w:b/>
                          <w:i/>
                          <w:sz w:val="20"/>
                          <w:szCs w:val="20"/>
                        </w:rPr>
                      </w:pPr>
                      <w:r w:rsidRPr="00686750">
                        <w:rPr>
                          <w:rFonts w:ascii="Arial" w:hAnsi="Arial" w:cs="Arial"/>
                          <w:b/>
                          <w:i/>
                          <w:sz w:val="20"/>
                          <w:szCs w:val="20"/>
                        </w:rPr>
                        <w:t xml:space="preserve">Postnatal anaemia: </w:t>
                      </w:r>
                    </w:p>
                    <w:p w14:paraId="12F547D3" w14:textId="4FC709B6" w:rsidR="00BA0224" w:rsidRPr="00686750" w:rsidRDefault="00BA0224">
                      <w:pPr>
                        <w:rPr>
                          <w:rFonts w:ascii="Arial" w:hAnsi="Arial" w:cs="Arial"/>
                          <w:sz w:val="20"/>
                          <w:szCs w:val="20"/>
                        </w:rPr>
                      </w:pPr>
                      <w:r w:rsidRPr="00686750">
                        <w:rPr>
                          <w:rFonts w:ascii="Arial" w:hAnsi="Arial" w:cs="Arial"/>
                          <w:sz w:val="20"/>
                          <w:szCs w:val="20"/>
                        </w:rPr>
                        <w:t>Defined as a low haemoglobin up to 10 weeks after birth. If you have more than one measure/</w:t>
                      </w:r>
                      <w:proofErr w:type="gramStart"/>
                      <w:r w:rsidRPr="00686750">
                        <w:rPr>
                          <w:rFonts w:ascii="Arial" w:hAnsi="Arial" w:cs="Arial"/>
                          <w:sz w:val="20"/>
                          <w:szCs w:val="20"/>
                        </w:rPr>
                        <w:t>report</w:t>
                      </w:r>
                      <w:proofErr w:type="gramEnd"/>
                      <w:r w:rsidRPr="00686750">
                        <w:rPr>
                          <w:rFonts w:ascii="Arial" w:hAnsi="Arial" w:cs="Arial"/>
                          <w:sz w:val="20"/>
                          <w:szCs w:val="20"/>
                        </w:rPr>
                        <w:t xml:space="preserve"> please use the one nearest to birth. If you have actual measurements of </w:t>
                      </w:r>
                      <w:proofErr w:type="gramStart"/>
                      <w:r w:rsidRPr="00686750">
                        <w:rPr>
                          <w:rFonts w:ascii="Arial" w:hAnsi="Arial" w:cs="Arial"/>
                          <w:sz w:val="20"/>
                          <w:szCs w:val="20"/>
                        </w:rPr>
                        <w:t>haemoglobin</w:t>
                      </w:r>
                      <w:proofErr w:type="gramEnd"/>
                      <w:r w:rsidRPr="00686750">
                        <w:rPr>
                          <w:rFonts w:ascii="Arial" w:hAnsi="Arial" w:cs="Arial"/>
                          <w:sz w:val="20"/>
                          <w:szCs w:val="20"/>
                        </w:rPr>
                        <w:t xml:space="preserve"> then please apply these thresholds: &lt;6.8mmol/l (&lt;110g/L) for measures within the first 4-weeks after birth and &lt; 7.5mmo/l (&lt;120g/L) for measures between 4 to 10-weeks. In addition to cases defined by haemoglobin measurements that researchers have access to, self-report of being told they were anaemic within the first 10 weeks after birth or a diagnosis within the first 10 weeks after birth in the medical records are acceptable as a case</w:t>
                      </w:r>
                      <w:r w:rsidR="006D32F5" w:rsidRPr="00686750">
                        <w:rPr>
                          <w:rFonts w:ascii="Arial" w:hAnsi="Arial" w:cs="Arial"/>
                          <w:sz w:val="20"/>
                          <w:szCs w:val="20"/>
                        </w:rPr>
                        <w:t xml:space="preserve"> will be reported.</w:t>
                      </w:r>
                    </w:p>
                  </w:txbxContent>
                </v:textbox>
                <w10:wrap type="square" anchorx="margin"/>
              </v:shape>
            </w:pict>
          </mc:Fallback>
        </mc:AlternateContent>
      </w:r>
    </w:p>
    <w:p w14:paraId="4F3CA497" w14:textId="1DFE4CE5" w:rsidR="00A57EC1" w:rsidRPr="001701E6" w:rsidRDefault="00A57EC1" w:rsidP="001701E6">
      <w:pPr>
        <w:spacing w:after="0" w:line="360" w:lineRule="auto"/>
        <w:rPr>
          <w:rFonts w:ascii="Arial" w:hAnsi="Arial" w:cs="Arial"/>
          <w:sz w:val="20"/>
          <w:szCs w:val="20"/>
        </w:rPr>
      </w:pPr>
    </w:p>
    <w:p w14:paraId="4AFEBDF8" w14:textId="693BB680" w:rsidR="009C21BE" w:rsidRPr="001701E6" w:rsidRDefault="009C21BE" w:rsidP="001701E6">
      <w:pPr>
        <w:spacing w:line="360" w:lineRule="auto"/>
        <w:rPr>
          <w:rFonts w:ascii="Arial" w:hAnsi="Arial" w:cs="Arial"/>
          <w:b/>
          <w:sz w:val="20"/>
          <w:szCs w:val="20"/>
          <w:u w:val="single"/>
        </w:rPr>
      </w:pPr>
      <w:r w:rsidRPr="001701E6">
        <w:rPr>
          <w:rFonts w:ascii="Arial" w:hAnsi="Arial" w:cs="Arial"/>
          <w:b/>
          <w:noProof/>
          <w:sz w:val="20"/>
          <w:szCs w:val="20"/>
          <w:lang w:eastAsia="en-GB"/>
        </w:rPr>
        <mc:AlternateContent>
          <mc:Choice Requires="wps">
            <w:drawing>
              <wp:anchor distT="45720" distB="45720" distL="114300" distR="114300" simplePos="0" relativeHeight="251665408" behindDoc="0" locked="0" layoutInCell="1" allowOverlap="1" wp14:anchorId="5C231A1E" wp14:editId="4ACA3923">
                <wp:simplePos x="0" y="0"/>
                <wp:positionH relativeFrom="margin">
                  <wp:align>right</wp:align>
                </wp:positionH>
                <wp:positionV relativeFrom="paragraph">
                  <wp:posOffset>650875</wp:posOffset>
                </wp:positionV>
                <wp:extent cx="6619875" cy="8197850"/>
                <wp:effectExtent l="0" t="0" r="28575" b="1270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9875" cy="8197850"/>
                        </a:xfrm>
                        <a:prstGeom prst="rect">
                          <a:avLst/>
                        </a:prstGeom>
                        <a:solidFill>
                          <a:srgbClr val="FFFFFF"/>
                        </a:solidFill>
                        <a:ln w="9525">
                          <a:solidFill>
                            <a:srgbClr val="000000"/>
                          </a:solidFill>
                          <a:miter lim="800000"/>
                          <a:headEnd/>
                          <a:tailEnd/>
                        </a:ln>
                      </wps:spPr>
                      <wps:txbx>
                        <w:txbxContent>
                          <w:p w14:paraId="0B834D93" w14:textId="77777777" w:rsidR="00BA0224" w:rsidRPr="00686750" w:rsidRDefault="00BA0224" w:rsidP="004F31CB">
                            <w:pPr>
                              <w:spacing w:after="0"/>
                              <w:rPr>
                                <w:rFonts w:ascii="Arial" w:hAnsi="Arial" w:cs="Arial"/>
                                <w:b/>
                                <w:i/>
                                <w:sz w:val="20"/>
                                <w:szCs w:val="20"/>
                              </w:rPr>
                            </w:pPr>
                            <w:r w:rsidRPr="00686750">
                              <w:rPr>
                                <w:rFonts w:ascii="Arial" w:hAnsi="Arial" w:cs="Arial"/>
                                <w:b/>
                                <w:sz w:val="20"/>
                                <w:szCs w:val="20"/>
                              </w:rPr>
                              <w:t>Box 2: Definitions of required variables continued…</w:t>
                            </w:r>
                          </w:p>
                          <w:p w14:paraId="4743A62B" w14:textId="77777777" w:rsidR="00BA0224" w:rsidRPr="00686750" w:rsidRDefault="00BA0224" w:rsidP="004F31CB">
                            <w:pPr>
                              <w:spacing w:after="0"/>
                              <w:rPr>
                                <w:rFonts w:ascii="Arial" w:hAnsi="Arial" w:cs="Arial"/>
                                <w:b/>
                                <w:i/>
                                <w:sz w:val="20"/>
                                <w:szCs w:val="20"/>
                              </w:rPr>
                            </w:pPr>
                          </w:p>
                          <w:p w14:paraId="094A8815" w14:textId="77777777" w:rsidR="00BA0224" w:rsidRPr="00686750" w:rsidRDefault="00BA0224" w:rsidP="004F31CB">
                            <w:pPr>
                              <w:spacing w:after="0"/>
                              <w:rPr>
                                <w:rFonts w:ascii="Arial" w:hAnsi="Arial" w:cs="Arial"/>
                                <w:b/>
                                <w:i/>
                                <w:sz w:val="20"/>
                                <w:szCs w:val="20"/>
                              </w:rPr>
                            </w:pPr>
                            <w:r w:rsidRPr="00686750">
                              <w:rPr>
                                <w:rFonts w:ascii="Arial" w:hAnsi="Arial" w:cs="Arial"/>
                                <w:b/>
                                <w:i/>
                                <w:sz w:val="20"/>
                                <w:szCs w:val="20"/>
                              </w:rPr>
                              <w:t xml:space="preserve">DEFINITION OF HYPERTENSIVE DISORDERS OF PREGNANCY </w:t>
                            </w:r>
                          </w:p>
                          <w:p w14:paraId="0B53338C" w14:textId="21CC5A9E"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We recognise that there are different diagnostic criteria for hypertensive disorders of pregnancy (HDP) in different countries and that criteria have changed over time. We also recognise that different studies will have different levels and detail of data and definition. For example</w:t>
                            </w:r>
                            <w:r w:rsidR="006D32F5" w:rsidRPr="00686750">
                              <w:rPr>
                                <w:rFonts w:ascii="Arial" w:hAnsi="Arial" w:cs="Arial"/>
                                <w:sz w:val="20"/>
                                <w:szCs w:val="20"/>
                              </w:rPr>
                              <w:t>,</w:t>
                            </w:r>
                            <w:r w:rsidRPr="00686750">
                              <w:rPr>
                                <w:rFonts w:ascii="Arial" w:hAnsi="Arial" w:cs="Arial"/>
                                <w:sz w:val="20"/>
                                <w:szCs w:val="20"/>
                              </w:rPr>
                              <w:t xml:space="preserve"> in ALSPAC we have every repeat measure of blood pressure and proteinuria in pregnancy for participants and can apply any criteria to these (we have applied the International Society for the Study of Hypertension in Pregnancy criteria (ISSHP), which defines any HDP as SBP ≥140mmHg or DBP ≥90mmHg, measured on two occasions after 20 weeks gestation, with those who are then defined as having pre-eclampsia also having proteinuria (with the raised blood pressure) of at least 30g/Dl (equivalent of 1+ on most dip </w:t>
                            </w:r>
                            <w:proofErr w:type="spellStart"/>
                            <w:r w:rsidRPr="00686750">
                              <w:rPr>
                                <w:rFonts w:ascii="Arial" w:hAnsi="Arial" w:cs="Arial"/>
                                <w:sz w:val="20"/>
                                <w:szCs w:val="20"/>
                              </w:rPr>
                              <w:t>stix</w:t>
                            </w:r>
                            <w:proofErr w:type="spellEnd"/>
                            <w:r w:rsidRPr="00686750">
                              <w:rPr>
                                <w:rFonts w:ascii="Arial" w:hAnsi="Arial" w:cs="Arial"/>
                                <w:sz w:val="20"/>
                                <w:szCs w:val="20"/>
                              </w:rPr>
                              <w:t>) and those defined as having gestational hypertension being those who do not meet criteria for pre-eclampsia. By contrast, in Born in Bradford we have a diagnosis extracted from medical records and cannot be certain how that was defined.</w:t>
                            </w:r>
                          </w:p>
                          <w:p w14:paraId="11ED31E4"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We want to be as inclusive as possible and so will apply the following criteria:</w:t>
                            </w:r>
                          </w:p>
                          <w:p w14:paraId="539FBBDD" w14:textId="77777777" w:rsidR="00BA0224" w:rsidRPr="00686750" w:rsidRDefault="00BA0224" w:rsidP="004F31CB">
                            <w:pPr>
                              <w:autoSpaceDE w:val="0"/>
                              <w:autoSpaceDN w:val="0"/>
                              <w:adjustRightInd w:val="0"/>
                              <w:spacing w:after="0"/>
                              <w:rPr>
                                <w:rFonts w:ascii="Arial" w:hAnsi="Arial" w:cs="Arial"/>
                                <w:b/>
                                <w:i/>
                                <w:sz w:val="20"/>
                                <w:szCs w:val="20"/>
                              </w:rPr>
                            </w:pPr>
                          </w:p>
                          <w:p w14:paraId="31F6E46E"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Hypertensive disorder of pregnancy (HDP)</w:t>
                            </w:r>
                            <w:r w:rsidRPr="00686750">
                              <w:rPr>
                                <w:rFonts w:ascii="Arial" w:hAnsi="Arial" w:cs="Arial"/>
                                <w:sz w:val="20"/>
                                <w:szCs w:val="20"/>
                              </w:rPr>
                              <w:t>: Any woman with elevated blood pressure (defined by any criteria, but if researchers have measures of BP please apply the ISSHP criteria as above) on at least two occasions after 20 weeks of gestation; who self-reports being told that she had pre-eclampsia, pregnancy induced hypertension, gestational hypertension or hypertensive disorder of pregnancy; or any woman with a diagnosis of hypertensive disorder of pregnancy, pre-eclampsia, pregnancy induced hypertension or gestational hypertension extracted from medical records</w:t>
                            </w:r>
                          </w:p>
                          <w:p w14:paraId="67A60CF3"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 xml:space="preserve">Pre-eclampsia (PE): </w:t>
                            </w:r>
                            <w:r w:rsidRPr="00686750">
                              <w:rPr>
                                <w:rFonts w:ascii="Arial" w:hAnsi="Arial" w:cs="Arial"/>
                                <w:sz w:val="20"/>
                                <w:szCs w:val="20"/>
                              </w:rPr>
                              <w:t xml:space="preserve">Any woman with elevated blood pressure (defined by any criteria, but if researchers have measures of </w:t>
                            </w:r>
                            <w:proofErr w:type="gramStart"/>
                            <w:r w:rsidRPr="00686750">
                              <w:rPr>
                                <w:rFonts w:ascii="Arial" w:hAnsi="Arial" w:cs="Arial"/>
                                <w:sz w:val="20"/>
                                <w:szCs w:val="20"/>
                              </w:rPr>
                              <w:t>BP</w:t>
                            </w:r>
                            <w:proofErr w:type="gramEnd"/>
                            <w:r w:rsidRPr="00686750">
                              <w:rPr>
                                <w:rFonts w:ascii="Arial" w:hAnsi="Arial" w:cs="Arial"/>
                                <w:sz w:val="20"/>
                                <w:szCs w:val="20"/>
                              </w:rPr>
                              <w:t xml:space="preserve"> please apply the ISSHP criteria as above) on at least two occasions after 20 weeks of gestation together with proteinuria (at least 30g/Dl or 1+ on dip </w:t>
                            </w:r>
                            <w:proofErr w:type="spellStart"/>
                            <w:r w:rsidRPr="00686750">
                              <w:rPr>
                                <w:rFonts w:ascii="Arial" w:hAnsi="Arial" w:cs="Arial"/>
                                <w:sz w:val="20"/>
                                <w:szCs w:val="20"/>
                              </w:rPr>
                              <w:t>stix</w:t>
                            </w:r>
                            <w:proofErr w:type="spellEnd"/>
                            <w:r w:rsidRPr="00686750">
                              <w:rPr>
                                <w:rFonts w:ascii="Arial" w:hAnsi="Arial" w:cs="Arial"/>
                                <w:sz w:val="20"/>
                                <w:szCs w:val="20"/>
                              </w:rPr>
                              <w:t>); who self-reports being told she had pre-eclampsia; or who has a diagnosis of pre-eclampsia extracted from medical records</w:t>
                            </w:r>
                          </w:p>
                          <w:p w14:paraId="684BC0E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Gestational hypertension (GH)</w:t>
                            </w:r>
                            <w:r w:rsidRPr="00686750">
                              <w:rPr>
                                <w:rFonts w:ascii="Arial" w:hAnsi="Arial" w:cs="Arial"/>
                                <w:sz w:val="20"/>
                                <w:szCs w:val="20"/>
                              </w:rPr>
                              <w:t>: Any woman with elevated blood pressure (defined by any criteria, but if researchers have measures of BP please apply the ISSHP criteria as above) on at least two occasions after 20 weeks of gestation without proteinuria; or who self-reports being told they had pregnancy induced hypertension, gestational hypertension or hypertensive disorder of pregnancy; or any woman with a diagnosis of hypertensive disorder of pregnancy, pregnancy induced hypertension or gestational hypertension extracted from medical record.</w:t>
                            </w:r>
                          </w:p>
                          <w:p w14:paraId="3D3577ED" w14:textId="77777777" w:rsidR="00BA0224" w:rsidRPr="00686750" w:rsidRDefault="00BA0224" w:rsidP="004F31CB">
                            <w:pPr>
                              <w:autoSpaceDE w:val="0"/>
                              <w:autoSpaceDN w:val="0"/>
                              <w:adjustRightInd w:val="0"/>
                              <w:spacing w:after="0"/>
                              <w:rPr>
                                <w:rFonts w:ascii="Arial" w:hAnsi="Arial" w:cs="Arial"/>
                                <w:sz w:val="20"/>
                                <w:szCs w:val="20"/>
                              </w:rPr>
                            </w:pPr>
                          </w:p>
                          <w:p w14:paraId="4746968A"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Controls for analyses with hypertensive disorders of pregnancy:</w:t>
                            </w:r>
                          </w:p>
                          <w:p w14:paraId="7A0A04F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HDP – the control group are all other women who do not meet the criteria for HDP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out PE and GH)</w:t>
                            </w:r>
                          </w:p>
                          <w:p w14:paraId="6D6E94C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PE – the control group are all other women without PE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 GH are included as controls along with those who have neither PE or GH)</w:t>
                            </w:r>
                          </w:p>
                          <w:p w14:paraId="464FB1E0"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GH – the control group are all women who do not meet the criteria for HDP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 PE are excluded from these analyses)</w:t>
                            </w:r>
                          </w:p>
                          <w:p w14:paraId="7A67AEC5" w14:textId="77777777" w:rsidR="00BA0224" w:rsidRPr="00686750" w:rsidRDefault="00BA0224" w:rsidP="004F31CB">
                            <w:pPr>
                              <w:autoSpaceDE w:val="0"/>
                              <w:autoSpaceDN w:val="0"/>
                              <w:adjustRightInd w:val="0"/>
                              <w:spacing w:after="0"/>
                              <w:rPr>
                                <w:rFonts w:ascii="Arial" w:hAnsi="Arial" w:cs="Arial"/>
                                <w:sz w:val="20"/>
                                <w:szCs w:val="20"/>
                              </w:rPr>
                            </w:pPr>
                          </w:p>
                          <w:p w14:paraId="76A8B7F2" w14:textId="1B4938FB" w:rsidR="00BA0224" w:rsidRPr="00686750" w:rsidRDefault="006D32F5" w:rsidP="005D2DD3">
                            <w:pPr>
                              <w:autoSpaceDE w:val="0"/>
                              <w:autoSpaceDN w:val="0"/>
                              <w:adjustRightInd w:val="0"/>
                              <w:spacing w:after="0"/>
                              <w:rPr>
                                <w:rFonts w:ascii="Arial" w:hAnsi="Arial" w:cs="Arial"/>
                                <w:sz w:val="20"/>
                                <w:szCs w:val="20"/>
                              </w:rPr>
                            </w:pPr>
                            <w:r w:rsidRPr="00686750">
                              <w:rPr>
                                <w:rFonts w:ascii="Arial" w:hAnsi="Arial" w:cs="Arial"/>
                                <w:sz w:val="20"/>
                                <w:szCs w:val="20"/>
                              </w:rPr>
                              <w:t>Information</w:t>
                            </w:r>
                            <w:r w:rsidR="00BA0224" w:rsidRPr="00686750">
                              <w:rPr>
                                <w:rFonts w:ascii="Arial" w:hAnsi="Arial" w:cs="Arial"/>
                                <w:sz w:val="20"/>
                                <w:szCs w:val="20"/>
                              </w:rPr>
                              <w:t xml:space="preserve"> on how HDP, PE and GH were defined and where data were obtained from, including for self-report how the question was asked and at what time (during pregnancy or post-natal it was asked) or for medical record abstraction who did the abstraction </w:t>
                            </w:r>
                            <w:r w:rsidRPr="00686750">
                              <w:rPr>
                                <w:rFonts w:ascii="Arial" w:hAnsi="Arial" w:cs="Arial"/>
                                <w:sz w:val="20"/>
                                <w:szCs w:val="20"/>
                              </w:rPr>
                              <w:t>will be repor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31A1E" id="Text Box 4" o:spid="_x0000_s1028" type="#_x0000_t202" style="position:absolute;margin-left:470.05pt;margin-top:51.25pt;width:521.25pt;height:645.5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">
                <v:textbox style="mso-fit-shape-to-text:t">
                  <w:txbxContent>
                    <w:p w14:paraId="0B834D93" w14:textId="77777777" w:rsidR="00BA0224" w:rsidRPr="00686750" w:rsidRDefault="00BA0224" w:rsidP="004F31CB">
                      <w:pPr>
                        <w:spacing w:after="0"/>
                        <w:rPr>
                          <w:rFonts w:ascii="Arial" w:hAnsi="Arial" w:cs="Arial"/>
                          <w:b/>
                          <w:i/>
                          <w:sz w:val="20"/>
                          <w:szCs w:val="20"/>
                        </w:rPr>
                      </w:pPr>
                      <w:r w:rsidRPr="00686750">
                        <w:rPr>
                          <w:rFonts w:ascii="Arial" w:hAnsi="Arial" w:cs="Arial"/>
                          <w:b/>
                          <w:sz w:val="20"/>
                          <w:szCs w:val="20"/>
                        </w:rPr>
                        <w:t>Box 2: Definitions of required variables continued…</w:t>
                      </w:r>
                    </w:p>
                    <w:p w14:paraId="4743A62B" w14:textId="77777777" w:rsidR="00BA0224" w:rsidRPr="00686750" w:rsidRDefault="00BA0224" w:rsidP="004F31CB">
                      <w:pPr>
                        <w:spacing w:after="0"/>
                        <w:rPr>
                          <w:rFonts w:ascii="Arial" w:hAnsi="Arial" w:cs="Arial"/>
                          <w:b/>
                          <w:i/>
                          <w:sz w:val="20"/>
                          <w:szCs w:val="20"/>
                        </w:rPr>
                      </w:pPr>
                    </w:p>
                    <w:p w14:paraId="094A8815" w14:textId="77777777" w:rsidR="00BA0224" w:rsidRPr="00686750" w:rsidRDefault="00BA0224" w:rsidP="004F31CB">
                      <w:pPr>
                        <w:spacing w:after="0"/>
                        <w:rPr>
                          <w:rFonts w:ascii="Arial" w:hAnsi="Arial" w:cs="Arial"/>
                          <w:b/>
                          <w:i/>
                          <w:sz w:val="20"/>
                          <w:szCs w:val="20"/>
                        </w:rPr>
                      </w:pPr>
                      <w:r w:rsidRPr="00686750">
                        <w:rPr>
                          <w:rFonts w:ascii="Arial" w:hAnsi="Arial" w:cs="Arial"/>
                          <w:b/>
                          <w:i/>
                          <w:sz w:val="20"/>
                          <w:szCs w:val="20"/>
                        </w:rPr>
                        <w:t xml:space="preserve">DEFINITION OF HYPERTENSIVE DISORDERS OF PREGNANCY </w:t>
                      </w:r>
                    </w:p>
                    <w:p w14:paraId="0B53338C" w14:textId="21CC5A9E"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We recognise that there are different diagnostic criteria for hypertensive disorders of pregnancy (HDP) in different countries and that criteria have changed over time. We also recognise that different studies will have different levels and detail of data and definition. For example</w:t>
                      </w:r>
                      <w:r w:rsidR="006D32F5" w:rsidRPr="00686750">
                        <w:rPr>
                          <w:rFonts w:ascii="Arial" w:hAnsi="Arial" w:cs="Arial"/>
                          <w:sz w:val="20"/>
                          <w:szCs w:val="20"/>
                        </w:rPr>
                        <w:t>,</w:t>
                      </w:r>
                      <w:r w:rsidRPr="00686750">
                        <w:rPr>
                          <w:rFonts w:ascii="Arial" w:hAnsi="Arial" w:cs="Arial"/>
                          <w:sz w:val="20"/>
                          <w:szCs w:val="20"/>
                        </w:rPr>
                        <w:t xml:space="preserve"> in ALSPAC we have every repeat measure of blood pressure and proteinuria in pregnancy for participants and can apply any criteria to these (we have applied the International Society for the Study of Hypertension in Pregnancy criteria (ISSHP), which defines any HDP as SBP ≥140mmHg or DBP ≥90mmHg, measured on two occasions after 20 weeks gestation, with those who are then defined as having pre-eclampsia also having proteinuria (with the raised blood pressure) of at least 30g/Dl (equivalent of 1+ on most dip </w:t>
                      </w:r>
                      <w:proofErr w:type="spellStart"/>
                      <w:r w:rsidRPr="00686750">
                        <w:rPr>
                          <w:rFonts w:ascii="Arial" w:hAnsi="Arial" w:cs="Arial"/>
                          <w:sz w:val="20"/>
                          <w:szCs w:val="20"/>
                        </w:rPr>
                        <w:t>stix</w:t>
                      </w:r>
                      <w:proofErr w:type="spellEnd"/>
                      <w:r w:rsidRPr="00686750">
                        <w:rPr>
                          <w:rFonts w:ascii="Arial" w:hAnsi="Arial" w:cs="Arial"/>
                          <w:sz w:val="20"/>
                          <w:szCs w:val="20"/>
                        </w:rPr>
                        <w:t>) and those defined as having gestational hypertension being those who do not meet criteria for pre-eclampsia. By contrast, in Born in Bradford we have a diagnosis extracted from medical records and cannot be certain how that was defined.</w:t>
                      </w:r>
                    </w:p>
                    <w:p w14:paraId="11ED31E4"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We want to be as inclusive as possible and so will apply the following criteria:</w:t>
                      </w:r>
                    </w:p>
                    <w:p w14:paraId="539FBBDD" w14:textId="77777777" w:rsidR="00BA0224" w:rsidRPr="00686750" w:rsidRDefault="00BA0224" w:rsidP="004F31CB">
                      <w:pPr>
                        <w:autoSpaceDE w:val="0"/>
                        <w:autoSpaceDN w:val="0"/>
                        <w:adjustRightInd w:val="0"/>
                        <w:spacing w:after="0"/>
                        <w:rPr>
                          <w:rFonts w:ascii="Arial" w:hAnsi="Arial" w:cs="Arial"/>
                          <w:b/>
                          <w:i/>
                          <w:sz w:val="20"/>
                          <w:szCs w:val="20"/>
                        </w:rPr>
                      </w:pPr>
                    </w:p>
                    <w:p w14:paraId="31F6E46E"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Hypertensive disorder of pregnancy (HDP)</w:t>
                      </w:r>
                      <w:r w:rsidRPr="00686750">
                        <w:rPr>
                          <w:rFonts w:ascii="Arial" w:hAnsi="Arial" w:cs="Arial"/>
                          <w:sz w:val="20"/>
                          <w:szCs w:val="20"/>
                        </w:rPr>
                        <w:t>: Any woman with elevated blood pressure (defined by any criteria, but if researchers have measures of BP please apply the ISSHP criteria as above) on at least two occasions after 20 weeks of gestation; who self-reports being told that she had pre-eclampsia, pregnancy induced hypertension, gestational hypertension or hypertensive disorder of pregnancy; or any woman with a diagnosis of hypertensive disorder of pregnancy, pre-eclampsia, pregnancy induced hypertension or gestational hypertension extracted from medical records</w:t>
                      </w:r>
                    </w:p>
                    <w:p w14:paraId="67A60CF3"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 xml:space="preserve">Pre-eclampsia (PE): </w:t>
                      </w:r>
                      <w:r w:rsidRPr="00686750">
                        <w:rPr>
                          <w:rFonts w:ascii="Arial" w:hAnsi="Arial" w:cs="Arial"/>
                          <w:sz w:val="20"/>
                          <w:szCs w:val="20"/>
                        </w:rPr>
                        <w:t xml:space="preserve">Any woman with elevated blood pressure (defined by any criteria, but if researchers have measures of </w:t>
                      </w:r>
                      <w:proofErr w:type="gramStart"/>
                      <w:r w:rsidRPr="00686750">
                        <w:rPr>
                          <w:rFonts w:ascii="Arial" w:hAnsi="Arial" w:cs="Arial"/>
                          <w:sz w:val="20"/>
                          <w:szCs w:val="20"/>
                        </w:rPr>
                        <w:t>BP</w:t>
                      </w:r>
                      <w:proofErr w:type="gramEnd"/>
                      <w:r w:rsidRPr="00686750">
                        <w:rPr>
                          <w:rFonts w:ascii="Arial" w:hAnsi="Arial" w:cs="Arial"/>
                          <w:sz w:val="20"/>
                          <w:szCs w:val="20"/>
                        </w:rPr>
                        <w:t xml:space="preserve"> please apply the ISSHP criteria as above) on at least two occasions after 20 weeks of gestation together with proteinuria (at least 30g/Dl or 1+ on dip </w:t>
                      </w:r>
                      <w:proofErr w:type="spellStart"/>
                      <w:r w:rsidRPr="00686750">
                        <w:rPr>
                          <w:rFonts w:ascii="Arial" w:hAnsi="Arial" w:cs="Arial"/>
                          <w:sz w:val="20"/>
                          <w:szCs w:val="20"/>
                        </w:rPr>
                        <w:t>stix</w:t>
                      </w:r>
                      <w:proofErr w:type="spellEnd"/>
                      <w:r w:rsidRPr="00686750">
                        <w:rPr>
                          <w:rFonts w:ascii="Arial" w:hAnsi="Arial" w:cs="Arial"/>
                          <w:sz w:val="20"/>
                          <w:szCs w:val="20"/>
                        </w:rPr>
                        <w:t>); who self-reports being told she had pre-eclampsia; or who has a diagnosis of pre-eclampsia extracted from medical records</w:t>
                      </w:r>
                    </w:p>
                    <w:p w14:paraId="684BC0E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Gestational hypertension (GH)</w:t>
                      </w:r>
                      <w:r w:rsidRPr="00686750">
                        <w:rPr>
                          <w:rFonts w:ascii="Arial" w:hAnsi="Arial" w:cs="Arial"/>
                          <w:sz w:val="20"/>
                          <w:szCs w:val="20"/>
                        </w:rPr>
                        <w:t>: Any woman with elevated blood pressure (defined by any criteria, but if researchers have measures of BP please apply the ISSHP criteria as above) on at least two occasions after 20 weeks of gestation without proteinuria; or who self-reports being told they had pregnancy induced hypertension, gestational hypertension or hypertensive disorder of pregnancy; or any woman with a diagnosis of hypertensive disorder of pregnancy, pregnancy induced hypertension or gestational hypertension extracted from medical record.</w:t>
                      </w:r>
                    </w:p>
                    <w:p w14:paraId="3D3577ED" w14:textId="77777777" w:rsidR="00BA0224" w:rsidRPr="00686750" w:rsidRDefault="00BA0224" w:rsidP="004F31CB">
                      <w:pPr>
                        <w:autoSpaceDE w:val="0"/>
                        <w:autoSpaceDN w:val="0"/>
                        <w:adjustRightInd w:val="0"/>
                        <w:spacing w:after="0"/>
                        <w:rPr>
                          <w:rFonts w:ascii="Arial" w:hAnsi="Arial" w:cs="Arial"/>
                          <w:sz w:val="20"/>
                          <w:szCs w:val="20"/>
                        </w:rPr>
                      </w:pPr>
                    </w:p>
                    <w:p w14:paraId="4746968A"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b/>
                          <w:i/>
                          <w:sz w:val="20"/>
                          <w:szCs w:val="20"/>
                        </w:rPr>
                        <w:t>Controls for analyses with hypertensive disorders of pregnancy:</w:t>
                      </w:r>
                    </w:p>
                    <w:p w14:paraId="7A0A04F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HDP – the control group are all other women who do not meet the criteria for HDP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out PE and GH)</w:t>
                      </w:r>
                    </w:p>
                    <w:p w14:paraId="6D6E94CF"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PE – the control group are all other women without PE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 GH are included as controls along with those who have neither PE or GH)</w:t>
                      </w:r>
                    </w:p>
                    <w:p w14:paraId="464FB1E0" w14:textId="77777777" w:rsidR="00BA0224" w:rsidRPr="00686750" w:rsidRDefault="00BA0224" w:rsidP="004F31CB">
                      <w:pPr>
                        <w:autoSpaceDE w:val="0"/>
                        <w:autoSpaceDN w:val="0"/>
                        <w:adjustRightInd w:val="0"/>
                        <w:spacing w:after="0"/>
                        <w:rPr>
                          <w:rFonts w:ascii="Arial" w:hAnsi="Arial" w:cs="Arial"/>
                          <w:sz w:val="20"/>
                          <w:szCs w:val="20"/>
                        </w:rPr>
                      </w:pPr>
                      <w:r w:rsidRPr="00686750">
                        <w:rPr>
                          <w:rFonts w:ascii="Arial" w:hAnsi="Arial" w:cs="Arial"/>
                          <w:sz w:val="20"/>
                          <w:szCs w:val="20"/>
                        </w:rPr>
                        <w:t>For GH – the control group are all women who do not meet the criteria for HDP (</w:t>
                      </w:r>
                      <w:proofErr w:type="gramStart"/>
                      <w:r w:rsidRPr="00686750">
                        <w:rPr>
                          <w:rFonts w:ascii="Arial" w:hAnsi="Arial" w:cs="Arial"/>
                          <w:sz w:val="20"/>
                          <w:szCs w:val="20"/>
                        </w:rPr>
                        <w:t>i.e.</w:t>
                      </w:r>
                      <w:proofErr w:type="gramEnd"/>
                      <w:r w:rsidRPr="00686750">
                        <w:rPr>
                          <w:rFonts w:ascii="Arial" w:hAnsi="Arial" w:cs="Arial"/>
                          <w:sz w:val="20"/>
                          <w:szCs w:val="20"/>
                        </w:rPr>
                        <w:t xml:space="preserve"> women with PE are excluded from these analyses)</w:t>
                      </w:r>
                    </w:p>
                    <w:p w14:paraId="7A67AEC5" w14:textId="77777777" w:rsidR="00BA0224" w:rsidRPr="00686750" w:rsidRDefault="00BA0224" w:rsidP="004F31CB">
                      <w:pPr>
                        <w:autoSpaceDE w:val="0"/>
                        <w:autoSpaceDN w:val="0"/>
                        <w:adjustRightInd w:val="0"/>
                        <w:spacing w:after="0"/>
                        <w:rPr>
                          <w:rFonts w:ascii="Arial" w:hAnsi="Arial" w:cs="Arial"/>
                          <w:sz w:val="20"/>
                          <w:szCs w:val="20"/>
                        </w:rPr>
                      </w:pPr>
                    </w:p>
                    <w:p w14:paraId="76A8B7F2" w14:textId="1B4938FB" w:rsidR="00BA0224" w:rsidRPr="00686750" w:rsidRDefault="006D32F5" w:rsidP="005D2DD3">
                      <w:pPr>
                        <w:autoSpaceDE w:val="0"/>
                        <w:autoSpaceDN w:val="0"/>
                        <w:adjustRightInd w:val="0"/>
                        <w:spacing w:after="0"/>
                        <w:rPr>
                          <w:rFonts w:ascii="Arial" w:hAnsi="Arial" w:cs="Arial"/>
                          <w:sz w:val="20"/>
                          <w:szCs w:val="20"/>
                        </w:rPr>
                      </w:pPr>
                      <w:r w:rsidRPr="00686750">
                        <w:rPr>
                          <w:rFonts w:ascii="Arial" w:hAnsi="Arial" w:cs="Arial"/>
                          <w:sz w:val="20"/>
                          <w:szCs w:val="20"/>
                        </w:rPr>
                        <w:t>Information</w:t>
                      </w:r>
                      <w:r w:rsidR="00BA0224" w:rsidRPr="00686750">
                        <w:rPr>
                          <w:rFonts w:ascii="Arial" w:hAnsi="Arial" w:cs="Arial"/>
                          <w:sz w:val="20"/>
                          <w:szCs w:val="20"/>
                        </w:rPr>
                        <w:t xml:space="preserve"> on how HDP, PE and GH were defined and where data were obtained from, including for self-report how the question was asked and at what time (during pregnancy or post-natal it was asked) or for medical record abstraction who did the abstraction </w:t>
                      </w:r>
                      <w:r w:rsidRPr="00686750">
                        <w:rPr>
                          <w:rFonts w:ascii="Arial" w:hAnsi="Arial" w:cs="Arial"/>
                          <w:sz w:val="20"/>
                          <w:szCs w:val="20"/>
                        </w:rPr>
                        <w:t>will be reported.</w:t>
                      </w:r>
                    </w:p>
                  </w:txbxContent>
                </v:textbox>
                <w10:wrap type="square" anchorx="margin"/>
              </v:shape>
            </w:pict>
          </mc:Fallback>
        </mc:AlternateContent>
      </w:r>
    </w:p>
    <w:p w14:paraId="29CAAD29" w14:textId="77777777" w:rsidR="009C21BE" w:rsidRPr="001701E6" w:rsidRDefault="009C21BE" w:rsidP="001701E6">
      <w:pPr>
        <w:pStyle w:val="Subtitle"/>
        <w:spacing w:after="0" w:line="360" w:lineRule="auto"/>
        <w:jc w:val="center"/>
        <w:rPr>
          <w:rFonts w:ascii="Arial" w:hAnsi="Arial" w:cs="Arial"/>
          <w:b/>
          <w:sz w:val="20"/>
          <w:szCs w:val="20"/>
          <w:u w:val="single"/>
        </w:rPr>
      </w:pPr>
    </w:p>
    <w:p w14:paraId="4F9E294A" w14:textId="0C5FB53C" w:rsidR="001C3164" w:rsidRPr="001701E6" w:rsidRDefault="001C3164" w:rsidP="001701E6">
      <w:pPr>
        <w:pStyle w:val="Subtitle"/>
        <w:spacing w:after="0" w:line="360" w:lineRule="auto"/>
        <w:jc w:val="center"/>
        <w:rPr>
          <w:rFonts w:ascii="Arial" w:hAnsi="Arial" w:cs="Arial"/>
          <w:b/>
          <w:sz w:val="20"/>
          <w:szCs w:val="20"/>
          <w:u w:val="single"/>
        </w:rPr>
      </w:pPr>
    </w:p>
    <w:p w14:paraId="4EB86F93" w14:textId="149D3DC3" w:rsidR="00C872E7" w:rsidRPr="001701E6" w:rsidRDefault="00C872E7" w:rsidP="001701E6">
      <w:pPr>
        <w:spacing w:line="360" w:lineRule="auto"/>
        <w:rPr>
          <w:rFonts w:ascii="Arial" w:hAnsi="Arial" w:cs="Arial"/>
          <w:sz w:val="20"/>
          <w:szCs w:val="20"/>
        </w:rPr>
      </w:pPr>
    </w:p>
    <w:p w14:paraId="6F570FC5" w14:textId="52ADB710" w:rsidR="00C872E7" w:rsidRPr="001701E6" w:rsidRDefault="00C872E7" w:rsidP="00EC24AE">
      <w:pPr>
        <w:pStyle w:val="Heading1"/>
      </w:pPr>
      <w:r w:rsidRPr="001701E6">
        <w:t>Cohorts included</w:t>
      </w:r>
    </w:p>
    <w:p w14:paraId="6D54BA0D" w14:textId="023CB7DB" w:rsidR="00A7660C" w:rsidRPr="001701E6" w:rsidRDefault="00A7660C" w:rsidP="001701E6">
      <w:pPr>
        <w:spacing w:line="360" w:lineRule="auto"/>
        <w:rPr>
          <w:rFonts w:ascii="Arial" w:hAnsi="Arial" w:cs="Arial"/>
          <w:sz w:val="20"/>
          <w:szCs w:val="20"/>
        </w:rPr>
      </w:pPr>
      <w:r w:rsidRPr="001701E6">
        <w:rPr>
          <w:rFonts w:ascii="Arial" w:hAnsi="Arial" w:cs="Arial"/>
          <w:sz w:val="20"/>
          <w:szCs w:val="20"/>
        </w:rPr>
        <w:t>The following cohorts will be included:</w:t>
      </w:r>
    </w:p>
    <w:p w14:paraId="0412BD20" w14:textId="6592FAD5" w:rsidR="00C872E7" w:rsidRPr="001701E6" w:rsidRDefault="00C872E7" w:rsidP="001701E6">
      <w:pPr>
        <w:spacing w:line="360" w:lineRule="auto"/>
        <w:rPr>
          <w:rFonts w:ascii="Arial" w:hAnsi="Arial" w:cs="Arial"/>
          <w:sz w:val="20"/>
          <w:szCs w:val="20"/>
        </w:rPr>
      </w:pPr>
      <w:r w:rsidRPr="001701E6">
        <w:rPr>
          <w:rFonts w:ascii="Arial" w:hAnsi="Arial" w:cs="Arial"/>
          <w:sz w:val="20"/>
          <w:szCs w:val="20"/>
        </w:rPr>
        <w:t>ALSPAC</w:t>
      </w:r>
      <w:r w:rsidR="00026176" w:rsidRPr="001701E6">
        <w:rPr>
          <w:rFonts w:ascii="Arial" w:hAnsi="Arial" w:cs="Arial"/>
          <w:sz w:val="20"/>
          <w:szCs w:val="20"/>
        </w:rPr>
        <w:t xml:space="preserve">, </w:t>
      </w:r>
      <w:r w:rsidRPr="001701E6">
        <w:rPr>
          <w:rFonts w:ascii="Arial" w:hAnsi="Arial" w:cs="Arial"/>
          <w:sz w:val="20"/>
          <w:szCs w:val="20"/>
        </w:rPr>
        <w:t>BiB</w:t>
      </w:r>
      <w:r w:rsidR="00026176" w:rsidRPr="001701E6">
        <w:rPr>
          <w:rFonts w:ascii="Arial" w:hAnsi="Arial" w:cs="Arial"/>
          <w:sz w:val="20"/>
          <w:szCs w:val="20"/>
        </w:rPr>
        <w:t xml:space="preserve">, </w:t>
      </w:r>
      <w:r w:rsidRPr="001701E6">
        <w:rPr>
          <w:rFonts w:ascii="Arial" w:hAnsi="Arial" w:cs="Arial"/>
          <w:sz w:val="20"/>
          <w:szCs w:val="20"/>
        </w:rPr>
        <w:t>DNBC-GOYA</w:t>
      </w:r>
      <w:r w:rsidR="00026176" w:rsidRPr="001701E6">
        <w:rPr>
          <w:rFonts w:ascii="Arial" w:hAnsi="Arial" w:cs="Arial"/>
          <w:sz w:val="20"/>
          <w:szCs w:val="20"/>
        </w:rPr>
        <w:t xml:space="preserve">, </w:t>
      </w:r>
      <w:r w:rsidRPr="001701E6">
        <w:rPr>
          <w:rFonts w:ascii="Arial" w:hAnsi="Arial" w:cs="Arial"/>
          <w:sz w:val="20"/>
          <w:szCs w:val="20"/>
        </w:rPr>
        <w:t>DNBC-PTB</w:t>
      </w:r>
      <w:r w:rsidR="00A7660C" w:rsidRPr="001701E6">
        <w:rPr>
          <w:rFonts w:ascii="Arial" w:hAnsi="Arial" w:cs="Arial"/>
          <w:sz w:val="20"/>
          <w:szCs w:val="20"/>
        </w:rPr>
        <w:t xml:space="preserve"> </w:t>
      </w:r>
      <w:r w:rsidRPr="001701E6">
        <w:rPr>
          <w:rFonts w:ascii="Arial" w:hAnsi="Arial" w:cs="Arial"/>
          <w:sz w:val="20"/>
          <w:szCs w:val="20"/>
        </w:rPr>
        <w:t>(controls)</w:t>
      </w:r>
      <w:r w:rsidR="00A7660C" w:rsidRPr="001701E6">
        <w:rPr>
          <w:rFonts w:ascii="Arial" w:hAnsi="Arial" w:cs="Arial"/>
          <w:sz w:val="20"/>
          <w:szCs w:val="20"/>
        </w:rPr>
        <w:t xml:space="preserve">, </w:t>
      </w:r>
      <w:r w:rsidRPr="001701E6">
        <w:rPr>
          <w:rFonts w:ascii="Arial" w:hAnsi="Arial" w:cs="Arial"/>
          <w:sz w:val="20"/>
          <w:szCs w:val="20"/>
        </w:rPr>
        <w:t>EFSOCH</w:t>
      </w:r>
      <w:r w:rsidR="00A7660C" w:rsidRPr="001701E6">
        <w:rPr>
          <w:rFonts w:ascii="Arial" w:hAnsi="Arial" w:cs="Arial"/>
          <w:sz w:val="20"/>
          <w:szCs w:val="20"/>
        </w:rPr>
        <w:t xml:space="preserve">, </w:t>
      </w:r>
      <w:proofErr w:type="spellStart"/>
      <w:r w:rsidRPr="001701E6">
        <w:rPr>
          <w:rFonts w:ascii="Arial" w:hAnsi="Arial" w:cs="Arial"/>
          <w:sz w:val="20"/>
          <w:szCs w:val="20"/>
        </w:rPr>
        <w:t>FinnGen</w:t>
      </w:r>
      <w:proofErr w:type="spellEnd"/>
      <w:r w:rsidR="00A7660C" w:rsidRPr="001701E6">
        <w:rPr>
          <w:rFonts w:ascii="Arial" w:hAnsi="Arial" w:cs="Arial"/>
          <w:sz w:val="20"/>
          <w:szCs w:val="20"/>
        </w:rPr>
        <w:t xml:space="preserve">, </w:t>
      </w:r>
      <w:r w:rsidRPr="001701E6">
        <w:rPr>
          <w:rFonts w:ascii="Arial" w:hAnsi="Arial" w:cs="Arial"/>
          <w:sz w:val="20"/>
          <w:szCs w:val="20"/>
        </w:rPr>
        <w:t>GEN-3G</w:t>
      </w:r>
      <w:r w:rsidR="00A7660C" w:rsidRPr="001701E6">
        <w:rPr>
          <w:rFonts w:ascii="Arial" w:hAnsi="Arial" w:cs="Arial"/>
          <w:sz w:val="20"/>
          <w:szCs w:val="20"/>
        </w:rPr>
        <w:t xml:space="preserve">, </w:t>
      </w:r>
      <w:proofErr w:type="spellStart"/>
      <w:r w:rsidRPr="001701E6">
        <w:rPr>
          <w:rFonts w:ascii="Arial" w:hAnsi="Arial" w:cs="Arial"/>
          <w:sz w:val="20"/>
          <w:szCs w:val="20"/>
        </w:rPr>
        <w:t>GenR</w:t>
      </w:r>
      <w:proofErr w:type="spellEnd"/>
      <w:r w:rsidR="00A7660C" w:rsidRPr="001701E6">
        <w:rPr>
          <w:rFonts w:ascii="Arial" w:hAnsi="Arial" w:cs="Arial"/>
          <w:sz w:val="20"/>
          <w:szCs w:val="20"/>
        </w:rPr>
        <w:t xml:space="preserve">, </w:t>
      </w:r>
      <w:r w:rsidRPr="001701E6">
        <w:rPr>
          <w:rFonts w:ascii="Arial" w:hAnsi="Arial" w:cs="Arial"/>
          <w:sz w:val="20"/>
          <w:szCs w:val="20"/>
        </w:rPr>
        <w:t>HAPO</w:t>
      </w:r>
      <w:r w:rsidR="00A7660C" w:rsidRPr="001701E6">
        <w:rPr>
          <w:rFonts w:ascii="Arial" w:hAnsi="Arial" w:cs="Arial"/>
          <w:sz w:val="20"/>
          <w:szCs w:val="20"/>
        </w:rPr>
        <w:t xml:space="preserve">, </w:t>
      </w:r>
      <w:r w:rsidRPr="001701E6">
        <w:rPr>
          <w:rFonts w:ascii="Arial" w:hAnsi="Arial" w:cs="Arial"/>
          <w:sz w:val="20"/>
          <w:szCs w:val="20"/>
        </w:rPr>
        <w:t>INMA</w:t>
      </w:r>
      <w:r w:rsidR="00A7660C" w:rsidRPr="001701E6">
        <w:rPr>
          <w:rFonts w:ascii="Arial" w:hAnsi="Arial" w:cs="Arial"/>
          <w:sz w:val="20"/>
          <w:szCs w:val="20"/>
        </w:rPr>
        <w:t xml:space="preserve">, </w:t>
      </w:r>
      <w:proofErr w:type="spellStart"/>
      <w:r w:rsidRPr="001701E6">
        <w:rPr>
          <w:rFonts w:ascii="Arial" w:hAnsi="Arial" w:cs="Arial"/>
          <w:sz w:val="20"/>
          <w:szCs w:val="20"/>
        </w:rPr>
        <w:t>MoBa</w:t>
      </w:r>
      <w:proofErr w:type="spellEnd"/>
      <w:r w:rsidR="00A7660C" w:rsidRPr="001701E6">
        <w:rPr>
          <w:rFonts w:ascii="Arial" w:hAnsi="Arial" w:cs="Arial"/>
          <w:sz w:val="20"/>
          <w:szCs w:val="20"/>
        </w:rPr>
        <w:t xml:space="preserve">, </w:t>
      </w:r>
      <w:r w:rsidRPr="001701E6">
        <w:rPr>
          <w:rFonts w:ascii="Arial" w:hAnsi="Arial" w:cs="Arial"/>
          <w:sz w:val="20"/>
          <w:szCs w:val="20"/>
        </w:rPr>
        <w:t>NFBC1966</w:t>
      </w:r>
      <w:r w:rsidR="00A7660C" w:rsidRPr="001701E6">
        <w:rPr>
          <w:rFonts w:ascii="Arial" w:hAnsi="Arial" w:cs="Arial"/>
          <w:sz w:val="20"/>
          <w:szCs w:val="20"/>
        </w:rPr>
        <w:t xml:space="preserve">, </w:t>
      </w:r>
      <w:r w:rsidRPr="001701E6">
        <w:rPr>
          <w:rFonts w:ascii="Arial" w:hAnsi="Arial" w:cs="Arial"/>
          <w:sz w:val="20"/>
          <w:szCs w:val="20"/>
        </w:rPr>
        <w:t>NFBC1986</w:t>
      </w:r>
      <w:r w:rsidR="00A7660C" w:rsidRPr="001701E6">
        <w:rPr>
          <w:rFonts w:ascii="Arial" w:hAnsi="Arial" w:cs="Arial"/>
          <w:sz w:val="20"/>
          <w:szCs w:val="20"/>
        </w:rPr>
        <w:t xml:space="preserve">, </w:t>
      </w:r>
      <w:r w:rsidRPr="001701E6">
        <w:rPr>
          <w:rFonts w:ascii="Arial" w:hAnsi="Arial" w:cs="Arial"/>
          <w:sz w:val="20"/>
          <w:szCs w:val="20"/>
        </w:rPr>
        <w:t>UK Biobank</w:t>
      </w:r>
      <w:r w:rsidR="00A7660C" w:rsidRPr="001701E6">
        <w:rPr>
          <w:rFonts w:ascii="Arial" w:hAnsi="Arial" w:cs="Arial"/>
          <w:sz w:val="20"/>
          <w:szCs w:val="20"/>
        </w:rPr>
        <w:t>.</w:t>
      </w:r>
    </w:p>
    <w:p w14:paraId="5E02367B" w14:textId="77777777" w:rsidR="001C3164" w:rsidRPr="001701E6" w:rsidRDefault="001C3164" w:rsidP="001701E6">
      <w:pPr>
        <w:pStyle w:val="Subtitle"/>
        <w:spacing w:after="0" w:line="360" w:lineRule="auto"/>
        <w:jc w:val="center"/>
        <w:rPr>
          <w:rFonts w:ascii="Arial" w:hAnsi="Arial" w:cs="Arial"/>
          <w:b/>
          <w:sz w:val="20"/>
          <w:szCs w:val="20"/>
          <w:u w:val="single"/>
        </w:rPr>
      </w:pPr>
    </w:p>
    <w:p w14:paraId="1243CD17" w14:textId="01880EEF" w:rsidR="00457525" w:rsidRPr="001701E6" w:rsidRDefault="006D32F5" w:rsidP="00EC24AE">
      <w:pPr>
        <w:pStyle w:val="Heading1"/>
      </w:pPr>
      <w:r w:rsidRPr="001701E6">
        <w:t>Statistical analyses</w:t>
      </w:r>
    </w:p>
    <w:p w14:paraId="5BB191D6" w14:textId="47E4D65A" w:rsidR="00C872E7" w:rsidRPr="001701E6" w:rsidRDefault="00C872E7" w:rsidP="001701E6">
      <w:pPr>
        <w:spacing w:after="0" w:line="360" w:lineRule="auto"/>
        <w:rPr>
          <w:rFonts w:ascii="Arial" w:hAnsi="Arial" w:cs="Arial"/>
          <w:sz w:val="20"/>
          <w:szCs w:val="20"/>
        </w:rPr>
      </w:pPr>
      <w:r w:rsidRPr="001701E6">
        <w:rPr>
          <w:rFonts w:ascii="Arial" w:hAnsi="Arial" w:cs="Arial"/>
          <w:sz w:val="20"/>
          <w:szCs w:val="20"/>
        </w:rPr>
        <w:t xml:space="preserve">All analyses </w:t>
      </w:r>
      <w:r w:rsidR="00A7660C" w:rsidRPr="001701E6">
        <w:rPr>
          <w:rFonts w:ascii="Arial" w:hAnsi="Arial" w:cs="Arial"/>
          <w:sz w:val="20"/>
          <w:szCs w:val="20"/>
        </w:rPr>
        <w:t>will be</w:t>
      </w:r>
      <w:r w:rsidRPr="001701E6">
        <w:rPr>
          <w:rFonts w:ascii="Arial" w:hAnsi="Arial" w:cs="Arial"/>
          <w:sz w:val="20"/>
          <w:szCs w:val="20"/>
        </w:rPr>
        <w:t xml:space="preserve"> conducted using Stata (</w:t>
      </w:r>
      <w:proofErr w:type="spellStart"/>
      <w:r w:rsidRPr="001701E6">
        <w:rPr>
          <w:rFonts w:ascii="Arial" w:hAnsi="Arial" w:cs="Arial"/>
          <w:sz w:val="20"/>
          <w:szCs w:val="20"/>
        </w:rPr>
        <w:t>StataCorp</w:t>
      </w:r>
      <w:proofErr w:type="spellEnd"/>
      <w:r w:rsidRPr="001701E6">
        <w:rPr>
          <w:rFonts w:ascii="Arial" w:hAnsi="Arial" w:cs="Arial"/>
          <w:sz w:val="20"/>
          <w:szCs w:val="20"/>
        </w:rPr>
        <w:t>, College Station, TX)</w:t>
      </w:r>
      <w:r w:rsidR="00A7660C" w:rsidRPr="001701E6">
        <w:rPr>
          <w:rFonts w:ascii="Arial" w:hAnsi="Arial" w:cs="Arial"/>
          <w:sz w:val="20"/>
          <w:szCs w:val="20"/>
        </w:rPr>
        <w:t xml:space="preserve"> </w:t>
      </w:r>
      <w:r w:rsidRPr="001701E6">
        <w:rPr>
          <w:rFonts w:ascii="Arial" w:hAnsi="Arial" w:cs="Arial"/>
          <w:sz w:val="20"/>
          <w:szCs w:val="20"/>
        </w:rPr>
        <w:t xml:space="preserve">or R (R Foundation for Statistical Computing, Vienna, Austria). Results </w:t>
      </w:r>
      <w:r w:rsidR="00A7660C" w:rsidRPr="001701E6">
        <w:rPr>
          <w:rFonts w:ascii="Arial" w:hAnsi="Arial" w:cs="Arial"/>
          <w:sz w:val="20"/>
          <w:szCs w:val="20"/>
        </w:rPr>
        <w:t>will be</w:t>
      </w:r>
      <w:r w:rsidRPr="001701E6">
        <w:rPr>
          <w:rFonts w:ascii="Arial" w:hAnsi="Arial" w:cs="Arial"/>
          <w:sz w:val="20"/>
          <w:szCs w:val="20"/>
        </w:rPr>
        <w:t xml:space="preserve"> presented as odds ratio (OR) for each binary outcome per standard deviation (SD) of BMI to facilitate the comparison of results from different methods.</w:t>
      </w:r>
    </w:p>
    <w:p w14:paraId="01D7B44F" w14:textId="4B2CE8C8" w:rsidR="006D32F5" w:rsidRPr="001701E6" w:rsidRDefault="006D32F5" w:rsidP="001701E6">
      <w:pPr>
        <w:spacing w:after="0" w:line="360" w:lineRule="auto"/>
        <w:rPr>
          <w:rFonts w:ascii="Arial" w:hAnsi="Arial" w:cs="Arial"/>
          <w:sz w:val="20"/>
          <w:szCs w:val="20"/>
        </w:rPr>
      </w:pPr>
    </w:p>
    <w:p w14:paraId="61086E1A" w14:textId="5ECAFD53" w:rsidR="00C872E7" w:rsidRPr="001701E6" w:rsidRDefault="006D32F5" w:rsidP="001701E6">
      <w:pPr>
        <w:pStyle w:val="Heading2"/>
        <w:spacing w:line="360" w:lineRule="auto"/>
        <w:rPr>
          <w:rFonts w:cs="Arial"/>
          <w:szCs w:val="20"/>
        </w:rPr>
      </w:pPr>
      <w:r w:rsidRPr="001701E6">
        <w:rPr>
          <w:rFonts w:cs="Arial"/>
          <w:szCs w:val="20"/>
        </w:rPr>
        <w:t>Multivariable regression</w:t>
      </w:r>
    </w:p>
    <w:p w14:paraId="20537C80" w14:textId="19695CD7" w:rsidR="006D32F5" w:rsidRPr="001701E6" w:rsidRDefault="00A7660C" w:rsidP="001701E6">
      <w:pPr>
        <w:spacing w:after="0" w:line="360" w:lineRule="auto"/>
        <w:rPr>
          <w:rFonts w:ascii="Arial" w:hAnsi="Arial" w:cs="Arial"/>
          <w:sz w:val="20"/>
          <w:szCs w:val="20"/>
        </w:rPr>
      </w:pPr>
      <w:r w:rsidRPr="001701E6">
        <w:rPr>
          <w:rFonts w:ascii="Arial" w:hAnsi="Arial" w:cs="Arial"/>
          <w:sz w:val="20"/>
          <w:szCs w:val="20"/>
        </w:rPr>
        <w:t>We will adjust for the following</w:t>
      </w:r>
      <w:r w:rsidR="00C872E7" w:rsidRPr="001701E6">
        <w:rPr>
          <w:rFonts w:ascii="Arial" w:hAnsi="Arial" w:cs="Arial"/>
          <w:sz w:val="20"/>
          <w:szCs w:val="20"/>
        </w:rPr>
        <w:t xml:space="preserve"> potential confounders of the association between maternal BMI and the pregnancy and perinatal outcomes: maternal age, parity, education, smoking during pregnancy, and alcohol use during pregnancy. We </w:t>
      </w:r>
      <w:r w:rsidRPr="001701E6">
        <w:rPr>
          <w:rFonts w:ascii="Arial" w:hAnsi="Arial" w:cs="Arial"/>
          <w:sz w:val="20"/>
          <w:szCs w:val="20"/>
        </w:rPr>
        <w:t>will also a</w:t>
      </w:r>
      <w:r w:rsidR="00C872E7" w:rsidRPr="001701E6">
        <w:rPr>
          <w:rFonts w:ascii="Arial" w:hAnsi="Arial" w:cs="Arial"/>
          <w:sz w:val="20"/>
          <w:szCs w:val="20"/>
        </w:rPr>
        <w:t>djust</w:t>
      </w:r>
      <w:r w:rsidRPr="001701E6">
        <w:rPr>
          <w:rFonts w:ascii="Arial" w:hAnsi="Arial" w:cs="Arial"/>
          <w:sz w:val="20"/>
          <w:szCs w:val="20"/>
        </w:rPr>
        <w:t xml:space="preserve"> f</w:t>
      </w:r>
      <w:r w:rsidR="00C872E7" w:rsidRPr="001701E6">
        <w:rPr>
          <w:rFonts w:ascii="Arial" w:hAnsi="Arial" w:cs="Arial"/>
          <w:sz w:val="20"/>
          <w:szCs w:val="20"/>
        </w:rPr>
        <w:t>or offspring sex to improve statistical efficiency given its strong association with birthweight-related outcomes.</w:t>
      </w:r>
    </w:p>
    <w:p w14:paraId="08964A56" w14:textId="08AE7473" w:rsidR="00C872E7" w:rsidRPr="001701E6" w:rsidRDefault="00C872E7" w:rsidP="001701E6">
      <w:pPr>
        <w:spacing w:after="0" w:line="360" w:lineRule="auto"/>
        <w:rPr>
          <w:rFonts w:ascii="Arial" w:hAnsi="Arial" w:cs="Arial"/>
          <w:sz w:val="20"/>
          <w:szCs w:val="20"/>
        </w:rPr>
      </w:pPr>
    </w:p>
    <w:p w14:paraId="27B623E4" w14:textId="69BFBE06" w:rsidR="00C872E7" w:rsidRPr="001701E6" w:rsidRDefault="00C872E7" w:rsidP="001701E6">
      <w:pPr>
        <w:spacing w:after="0" w:line="360" w:lineRule="auto"/>
        <w:rPr>
          <w:rFonts w:ascii="Arial" w:hAnsi="Arial" w:cs="Arial"/>
          <w:sz w:val="20"/>
          <w:szCs w:val="20"/>
        </w:rPr>
      </w:pPr>
      <w:r w:rsidRPr="001701E6">
        <w:rPr>
          <w:rFonts w:ascii="Arial" w:hAnsi="Arial" w:cs="Arial"/>
          <w:sz w:val="20"/>
          <w:szCs w:val="20"/>
        </w:rPr>
        <w:t xml:space="preserve">In the main analyses, we </w:t>
      </w:r>
      <w:r w:rsidR="00A7660C" w:rsidRPr="001701E6">
        <w:rPr>
          <w:rFonts w:ascii="Arial" w:hAnsi="Arial" w:cs="Arial"/>
          <w:sz w:val="20"/>
          <w:szCs w:val="20"/>
        </w:rPr>
        <w:t>will use</w:t>
      </w:r>
      <w:r w:rsidRPr="001701E6">
        <w:rPr>
          <w:rFonts w:ascii="Arial" w:hAnsi="Arial" w:cs="Arial"/>
          <w:sz w:val="20"/>
          <w:szCs w:val="20"/>
        </w:rPr>
        <w:t xml:space="preserve"> logistic regression with two sets of adjustments: (1) maternal age and offspring sex, and (2) additionally maternal education, parity, smoking during pregnancy and alcohol use during pregnancy where available. We conside</w:t>
      </w:r>
      <w:r w:rsidR="00A7660C" w:rsidRPr="001701E6">
        <w:rPr>
          <w:rFonts w:ascii="Arial" w:hAnsi="Arial" w:cs="Arial"/>
          <w:sz w:val="20"/>
          <w:szCs w:val="20"/>
        </w:rPr>
        <w:t>r</w:t>
      </w:r>
      <w:r w:rsidRPr="001701E6">
        <w:rPr>
          <w:rFonts w:ascii="Arial" w:hAnsi="Arial" w:cs="Arial"/>
          <w:sz w:val="20"/>
          <w:szCs w:val="20"/>
        </w:rPr>
        <w:t xml:space="preserve"> the fully adjusted model to be the best causal estimate in these analyses due to including key confounders and present the minimally adjusted model in the supplementary material. Similar multivariable linear regression models </w:t>
      </w:r>
      <w:r w:rsidR="00A7660C" w:rsidRPr="001701E6">
        <w:rPr>
          <w:rFonts w:ascii="Arial" w:hAnsi="Arial" w:cs="Arial"/>
          <w:sz w:val="20"/>
          <w:szCs w:val="20"/>
        </w:rPr>
        <w:t>will be</w:t>
      </w:r>
      <w:r w:rsidRPr="001701E6">
        <w:rPr>
          <w:rFonts w:ascii="Arial" w:hAnsi="Arial" w:cs="Arial"/>
          <w:sz w:val="20"/>
          <w:szCs w:val="20"/>
        </w:rPr>
        <w:t xml:space="preserve"> used for the additional analyses with continuously measured outcomes. Study-specific results w</w:t>
      </w:r>
      <w:r w:rsidR="00A7660C" w:rsidRPr="001701E6">
        <w:rPr>
          <w:rFonts w:ascii="Arial" w:hAnsi="Arial" w:cs="Arial"/>
          <w:sz w:val="20"/>
          <w:szCs w:val="20"/>
        </w:rPr>
        <w:t>ill be</w:t>
      </w:r>
      <w:r w:rsidRPr="001701E6">
        <w:rPr>
          <w:rFonts w:ascii="Arial" w:hAnsi="Arial" w:cs="Arial"/>
          <w:sz w:val="20"/>
          <w:szCs w:val="20"/>
        </w:rPr>
        <w:t xml:space="preserve"> meta-analysed using inverse-variance weighted fixed-effects for the main analyses and random-effects (DerSimonian and Laird method) for sensitivity analyses.</w:t>
      </w:r>
    </w:p>
    <w:p w14:paraId="4DD811AB" w14:textId="77777777" w:rsidR="00C872E7" w:rsidRPr="001701E6" w:rsidRDefault="00C872E7" w:rsidP="001701E6">
      <w:pPr>
        <w:spacing w:after="0" w:line="360" w:lineRule="auto"/>
        <w:rPr>
          <w:rFonts w:ascii="Arial" w:hAnsi="Arial" w:cs="Arial"/>
          <w:sz w:val="20"/>
          <w:szCs w:val="20"/>
        </w:rPr>
      </w:pPr>
    </w:p>
    <w:p w14:paraId="3BF46295" w14:textId="0CFDBDC5" w:rsidR="006D32F5" w:rsidRPr="001701E6" w:rsidRDefault="006D32F5" w:rsidP="001701E6">
      <w:pPr>
        <w:pStyle w:val="Heading2"/>
        <w:spacing w:line="360" w:lineRule="auto"/>
        <w:rPr>
          <w:rFonts w:cs="Arial"/>
          <w:szCs w:val="20"/>
        </w:rPr>
      </w:pPr>
      <w:r w:rsidRPr="001701E6">
        <w:rPr>
          <w:rFonts w:cs="Arial"/>
          <w:szCs w:val="20"/>
        </w:rPr>
        <w:t>Paternal negative control</w:t>
      </w:r>
    </w:p>
    <w:p w14:paraId="4F1967FE" w14:textId="77777777" w:rsidR="00A7660C" w:rsidRPr="001701E6" w:rsidRDefault="00C872E7" w:rsidP="001701E6">
      <w:pPr>
        <w:spacing w:after="0" w:line="360" w:lineRule="auto"/>
        <w:rPr>
          <w:rFonts w:ascii="Arial" w:hAnsi="Arial" w:cs="Arial"/>
          <w:sz w:val="20"/>
          <w:szCs w:val="20"/>
        </w:rPr>
      </w:pPr>
      <w:r w:rsidRPr="001701E6">
        <w:rPr>
          <w:rFonts w:ascii="Arial" w:hAnsi="Arial" w:cs="Arial"/>
          <w:sz w:val="20"/>
          <w:szCs w:val="20"/>
        </w:rPr>
        <w:t xml:space="preserve">We </w:t>
      </w:r>
      <w:r w:rsidR="00A7660C" w:rsidRPr="001701E6">
        <w:rPr>
          <w:rFonts w:ascii="Arial" w:hAnsi="Arial" w:cs="Arial"/>
          <w:sz w:val="20"/>
          <w:szCs w:val="20"/>
        </w:rPr>
        <w:t xml:space="preserve">will use </w:t>
      </w:r>
      <w:r w:rsidRPr="001701E6">
        <w:rPr>
          <w:rFonts w:ascii="Arial" w:hAnsi="Arial" w:cs="Arial"/>
          <w:sz w:val="20"/>
          <w:szCs w:val="20"/>
        </w:rPr>
        <w:t xml:space="preserve">paternal BMI as a negative control exposure to explore whether the associations of maternal BMI with pregnancy and perinatal outcomes could be explained by residual confounding due to shared familial environment influencing BMI in both partners. These analyses </w:t>
      </w:r>
      <w:r w:rsidR="00A7660C" w:rsidRPr="001701E6">
        <w:rPr>
          <w:rFonts w:ascii="Arial" w:hAnsi="Arial" w:cs="Arial"/>
          <w:sz w:val="20"/>
          <w:szCs w:val="20"/>
        </w:rPr>
        <w:t>will include</w:t>
      </w:r>
      <w:r w:rsidRPr="001701E6">
        <w:rPr>
          <w:rFonts w:ascii="Arial" w:hAnsi="Arial" w:cs="Arial"/>
          <w:sz w:val="20"/>
          <w:szCs w:val="20"/>
        </w:rPr>
        <w:t xml:space="preserve"> data from ALSPAC</w:t>
      </w:r>
      <w:r w:rsidR="00A7660C" w:rsidRPr="001701E6">
        <w:rPr>
          <w:rFonts w:ascii="Arial" w:hAnsi="Arial" w:cs="Arial"/>
          <w:sz w:val="20"/>
          <w:szCs w:val="20"/>
        </w:rPr>
        <w:t xml:space="preserve">, </w:t>
      </w:r>
      <w:proofErr w:type="spellStart"/>
      <w:r w:rsidRPr="001701E6">
        <w:rPr>
          <w:rFonts w:ascii="Arial" w:hAnsi="Arial" w:cs="Arial"/>
          <w:sz w:val="20"/>
          <w:szCs w:val="20"/>
        </w:rPr>
        <w:t>MoBa</w:t>
      </w:r>
      <w:proofErr w:type="spellEnd"/>
      <w:r w:rsidR="00A7660C" w:rsidRPr="001701E6">
        <w:rPr>
          <w:rFonts w:ascii="Arial" w:hAnsi="Arial" w:cs="Arial"/>
          <w:sz w:val="20"/>
          <w:szCs w:val="20"/>
        </w:rPr>
        <w:t xml:space="preserve"> and Gen-R</w:t>
      </w:r>
      <w:r w:rsidRPr="001701E6">
        <w:rPr>
          <w:rFonts w:ascii="Arial" w:hAnsi="Arial" w:cs="Arial"/>
          <w:sz w:val="20"/>
          <w:szCs w:val="20"/>
        </w:rPr>
        <w:t xml:space="preserve"> cohorts and use the same multivariable regression approach as described above for model 2, adjusting for partner age, number of children, education, smoking and alcohol intake around the time of their partners pregnancy, as well as mutually adjusting for each parents BMI.</w:t>
      </w:r>
    </w:p>
    <w:p w14:paraId="3F37F77E" w14:textId="77777777" w:rsidR="00A7660C" w:rsidRPr="001701E6" w:rsidRDefault="00A7660C" w:rsidP="001701E6">
      <w:pPr>
        <w:spacing w:after="0" w:line="360" w:lineRule="auto"/>
        <w:rPr>
          <w:rFonts w:ascii="Arial" w:hAnsi="Arial" w:cs="Arial"/>
          <w:sz w:val="20"/>
          <w:szCs w:val="20"/>
        </w:rPr>
      </w:pPr>
    </w:p>
    <w:p w14:paraId="6BA53F6A" w14:textId="38F642AF" w:rsidR="00C872E7" w:rsidRPr="001701E6" w:rsidRDefault="00C872E7" w:rsidP="001701E6">
      <w:pPr>
        <w:spacing w:after="0" w:line="360" w:lineRule="auto"/>
        <w:rPr>
          <w:rFonts w:ascii="Arial" w:hAnsi="Arial" w:cs="Arial"/>
          <w:sz w:val="20"/>
          <w:szCs w:val="20"/>
        </w:rPr>
      </w:pPr>
      <w:r w:rsidRPr="001701E6">
        <w:rPr>
          <w:rFonts w:ascii="Arial" w:hAnsi="Arial" w:cs="Arial"/>
          <w:sz w:val="20"/>
          <w:szCs w:val="20"/>
        </w:rPr>
        <w:t>Results w</w:t>
      </w:r>
      <w:r w:rsidR="00A7660C" w:rsidRPr="001701E6">
        <w:rPr>
          <w:rFonts w:ascii="Arial" w:hAnsi="Arial" w:cs="Arial"/>
          <w:sz w:val="20"/>
          <w:szCs w:val="20"/>
        </w:rPr>
        <w:t xml:space="preserve">ill </w:t>
      </w:r>
      <w:r w:rsidRPr="001701E6">
        <w:rPr>
          <w:rFonts w:ascii="Arial" w:hAnsi="Arial" w:cs="Arial"/>
          <w:sz w:val="20"/>
          <w:szCs w:val="20"/>
        </w:rPr>
        <w:t xml:space="preserve">then </w:t>
      </w:r>
      <w:r w:rsidR="00A7660C" w:rsidRPr="001701E6">
        <w:rPr>
          <w:rFonts w:ascii="Arial" w:hAnsi="Arial" w:cs="Arial"/>
          <w:sz w:val="20"/>
          <w:szCs w:val="20"/>
        </w:rPr>
        <w:t xml:space="preserve">be </w:t>
      </w:r>
      <w:r w:rsidRPr="001701E6">
        <w:rPr>
          <w:rFonts w:ascii="Arial" w:hAnsi="Arial" w:cs="Arial"/>
          <w:sz w:val="20"/>
          <w:szCs w:val="20"/>
        </w:rPr>
        <w:t>contrasted between the adjusted maternal and paternal BMI (negative control) analyses. Similar estimates between maternal and paternal BMI analyses indicate maternal BMI is unlikely to be a cause of pregnancy and perinatal outcomes assuming comparable sources of biases. Conversely, associations that are specific or stronger in the maternal compared to the paternal BMI analyses are supportive of a causal effect of maternal BMI.</w:t>
      </w:r>
    </w:p>
    <w:p w14:paraId="5A69102F" w14:textId="0B9EC866" w:rsidR="00686750" w:rsidRPr="001701E6" w:rsidRDefault="00686750" w:rsidP="001701E6">
      <w:pPr>
        <w:spacing w:after="0" w:line="360" w:lineRule="auto"/>
        <w:rPr>
          <w:rFonts w:ascii="Arial" w:hAnsi="Arial" w:cs="Arial"/>
          <w:sz w:val="20"/>
          <w:szCs w:val="20"/>
        </w:rPr>
      </w:pPr>
    </w:p>
    <w:p w14:paraId="657AA50E" w14:textId="2984CC87" w:rsidR="00686750" w:rsidRPr="001701E6" w:rsidRDefault="00686750" w:rsidP="001701E6">
      <w:pPr>
        <w:spacing w:after="0" w:line="360" w:lineRule="auto"/>
        <w:rPr>
          <w:rFonts w:ascii="Arial" w:hAnsi="Arial" w:cs="Arial"/>
          <w:sz w:val="20"/>
          <w:szCs w:val="20"/>
        </w:rPr>
      </w:pPr>
      <w:r w:rsidRPr="001701E6">
        <w:rPr>
          <w:rFonts w:ascii="Arial" w:hAnsi="Arial" w:cs="Arial"/>
          <w:sz w:val="20"/>
          <w:szCs w:val="20"/>
        </w:rPr>
        <w:t>In sensitivity analyses</w:t>
      </w:r>
      <w:r w:rsidR="00D378B2" w:rsidRPr="001701E6">
        <w:rPr>
          <w:rFonts w:ascii="Arial" w:hAnsi="Arial" w:cs="Arial"/>
          <w:sz w:val="20"/>
          <w:szCs w:val="20"/>
        </w:rPr>
        <w:t>,</w:t>
      </w:r>
      <w:r w:rsidR="00E84C13" w:rsidRPr="001701E6">
        <w:rPr>
          <w:rFonts w:ascii="Arial" w:hAnsi="Arial" w:cs="Arial"/>
          <w:sz w:val="20"/>
          <w:szCs w:val="20"/>
        </w:rPr>
        <w:t xml:space="preserve"> we additionally compare the maternal associations in the main analysis (say, analysis A) to maternal associations restricted to the sample that has paternal data (analysis B).</w:t>
      </w:r>
      <w:r w:rsidR="001701E6" w:rsidRPr="001701E6">
        <w:rPr>
          <w:rFonts w:ascii="Arial" w:hAnsi="Arial" w:cs="Arial"/>
          <w:sz w:val="20"/>
          <w:szCs w:val="20"/>
        </w:rPr>
        <w:t xml:space="preserve"> </w:t>
      </w:r>
      <w:r w:rsidR="001701E6" w:rsidRPr="001701E6">
        <w:rPr>
          <w:rFonts w:ascii="Arial" w:hAnsi="Arial" w:cs="Arial"/>
          <w:sz w:val="20"/>
          <w:szCs w:val="20"/>
        </w:rPr>
        <w:t>As analysis B restricts to only those with paternal BMI data, we would expect analyses A and B to be similar if there was little to no selection bias.</w:t>
      </w:r>
    </w:p>
    <w:p w14:paraId="5C4F8E39" w14:textId="7310093B" w:rsidR="00C872E7" w:rsidRPr="001701E6" w:rsidRDefault="00C872E7" w:rsidP="001701E6">
      <w:pPr>
        <w:spacing w:after="0" w:line="360" w:lineRule="auto"/>
        <w:rPr>
          <w:rFonts w:ascii="Arial" w:hAnsi="Arial" w:cs="Arial"/>
          <w:sz w:val="20"/>
          <w:szCs w:val="20"/>
        </w:rPr>
      </w:pPr>
    </w:p>
    <w:p w14:paraId="6B3192AE" w14:textId="77777777" w:rsidR="00C872E7" w:rsidRPr="001701E6" w:rsidRDefault="00C872E7" w:rsidP="001701E6">
      <w:pPr>
        <w:spacing w:after="0" w:line="360" w:lineRule="auto"/>
        <w:rPr>
          <w:rFonts w:ascii="Arial" w:hAnsi="Arial" w:cs="Arial"/>
          <w:sz w:val="20"/>
          <w:szCs w:val="20"/>
        </w:rPr>
      </w:pPr>
    </w:p>
    <w:p w14:paraId="1D2EED99" w14:textId="5927C978" w:rsidR="006D32F5" w:rsidRPr="001701E6" w:rsidRDefault="006D32F5" w:rsidP="001701E6">
      <w:pPr>
        <w:pStyle w:val="Heading2"/>
        <w:spacing w:line="360" w:lineRule="auto"/>
        <w:rPr>
          <w:rFonts w:cs="Arial"/>
          <w:szCs w:val="20"/>
        </w:rPr>
      </w:pPr>
      <w:r w:rsidRPr="001701E6">
        <w:rPr>
          <w:rFonts w:cs="Arial"/>
          <w:szCs w:val="20"/>
        </w:rPr>
        <w:t>Mendelian randomisation</w:t>
      </w:r>
    </w:p>
    <w:p w14:paraId="69A4A70F" w14:textId="74B819E5" w:rsidR="004871A3" w:rsidRPr="001701E6" w:rsidRDefault="004871A3" w:rsidP="001701E6">
      <w:pPr>
        <w:spacing w:line="360" w:lineRule="auto"/>
        <w:rPr>
          <w:rFonts w:ascii="Arial" w:eastAsia="Calibri" w:hAnsi="Arial" w:cs="Arial"/>
          <w:color w:val="000000"/>
          <w:sz w:val="20"/>
          <w:szCs w:val="20"/>
          <w:shd w:val="clear" w:color="auto" w:fill="FFFFFF"/>
        </w:rPr>
      </w:pPr>
      <w:r w:rsidRPr="001701E6">
        <w:rPr>
          <w:rFonts w:ascii="Arial" w:eastAsia="Calibri" w:hAnsi="Arial" w:cs="Arial"/>
          <w:color w:val="000000"/>
          <w:sz w:val="20"/>
          <w:szCs w:val="20"/>
          <w:shd w:val="clear" w:color="auto" w:fill="FFFFFF"/>
        </w:rPr>
        <w:t xml:space="preserve">We </w:t>
      </w:r>
      <w:r w:rsidR="00686750" w:rsidRPr="001701E6">
        <w:rPr>
          <w:rFonts w:ascii="Arial" w:eastAsia="Calibri" w:hAnsi="Arial" w:cs="Arial"/>
          <w:color w:val="000000"/>
          <w:sz w:val="20"/>
          <w:szCs w:val="20"/>
          <w:shd w:val="clear" w:color="auto" w:fill="FFFFFF"/>
        </w:rPr>
        <w:t>will use</w:t>
      </w:r>
      <w:r w:rsidRPr="001701E6">
        <w:rPr>
          <w:rFonts w:ascii="Arial" w:eastAsia="Calibri" w:hAnsi="Arial" w:cs="Arial"/>
          <w:color w:val="000000"/>
          <w:sz w:val="20"/>
          <w:szCs w:val="20"/>
          <w:shd w:val="clear" w:color="auto" w:fill="FFFFFF"/>
        </w:rPr>
        <w:t xml:space="preserve"> two-sample Mendelian randomization, in which the effect of interest is estimated by combining summary data for the association of </w:t>
      </w:r>
      <w:r w:rsidRPr="001701E6">
        <w:rPr>
          <w:rFonts w:ascii="Arial" w:eastAsia="Calibri" w:hAnsi="Arial" w:cs="Arial"/>
          <w:sz w:val="20"/>
          <w:szCs w:val="20"/>
        </w:rPr>
        <w:t xml:space="preserve">single nucleotide polymorphisms (SNPs) with </w:t>
      </w:r>
      <w:r w:rsidRPr="001701E6">
        <w:rPr>
          <w:rFonts w:ascii="Arial" w:eastAsia="Calibri" w:hAnsi="Arial" w:cs="Arial"/>
          <w:color w:val="000000"/>
          <w:sz w:val="20"/>
          <w:szCs w:val="20"/>
          <w:shd w:val="clear" w:color="auto" w:fill="FFFFFF"/>
        </w:rPr>
        <w:t>BMI and with each outcome.</w:t>
      </w:r>
      <w:r w:rsidRPr="001701E6">
        <w:rPr>
          <w:rFonts w:ascii="Arial" w:eastAsia="Calibri" w:hAnsi="Arial" w:cs="Arial"/>
          <w:color w:val="000000"/>
          <w:sz w:val="20"/>
          <w:szCs w:val="20"/>
          <w:shd w:val="clear" w:color="auto" w:fill="FFFFFF"/>
        </w:rPr>
        <w:fldChar w:fldCharType="begin"/>
      </w:r>
      <w:r w:rsidR="001701E6" w:rsidRPr="001701E6">
        <w:rPr>
          <w:rFonts w:ascii="Arial" w:eastAsia="Calibri" w:hAnsi="Arial" w:cs="Arial"/>
          <w:color w:val="000000"/>
          <w:sz w:val="20"/>
          <w:szCs w:val="20"/>
          <w:shd w:val="clear" w:color="auto" w:fill="FFFFFF"/>
        </w:rPr>
        <w:instrText xml:space="preserve"> ADDIN EN.CITE &lt;EndNote&gt;&lt;Cite&gt;&lt;Author&gt;Lawlor&lt;/Author&gt;&lt;Year&gt;2016&lt;/Year&gt;&lt;RecNum&gt;67&lt;/RecNum&gt;&lt;DisplayText&gt;(1)&lt;/DisplayText&gt;&lt;record&gt;&lt;rec-number&gt;67&lt;/rec-number&gt;&lt;foreign-keys&gt;&lt;key app="EN" db-id="z5xvrx0z00sx5tep9sfx9r5rww29zeaza5pa" timestamp="1476792493"&gt;67&lt;/key&gt;&lt;/foreign-keys&gt;&lt;ref-type name="Journal Article"&gt;17&lt;/ref-type&gt;&lt;contributors&gt;&lt;authors&gt;&lt;author&gt;Lawlor, D. A.&lt;/author&gt;&lt;/authors&gt;&lt;/contributors&gt;&lt;auth-address&gt;MRC Integrative Epidemiology Unit at the University of Bristol and School of Social and Community Medicine, University of Bristol, Oakfield House, Oakfield Grove, Bristol BS8 2BN, UK. d.a.lawlor@bristol.ac.uk.&lt;/auth-address&gt;&lt;titles&gt;&lt;title&gt;Commentary: Two-sample Mendelian randomization: opportunities and challenges&lt;/title&gt;&lt;secondary-title&gt;Int J Epidemiol&lt;/secondary-title&gt;&lt;/titles&gt;&lt;periodical&gt;&lt;full-title&gt;Int J Epidemiol&lt;/full-title&gt;&lt;/periodical&gt;&lt;pages&gt;908-15&lt;/pages&gt;&lt;volume&gt;45&lt;/volume&gt;&lt;number&gt;3&lt;/number&gt;&lt;dates&gt;&lt;year&gt;2016&lt;/year&gt;&lt;pub-dates&gt;&lt;date&gt;Jun&lt;/date&gt;&lt;/pub-dates&gt;&lt;/dates&gt;&lt;isbn&gt;1464-3685 (Electronic)&amp;#xD;0300-5771 (Linking)&lt;/isbn&gt;&lt;accession-num&gt;27427429&lt;/accession-num&gt;&lt;urls&gt;&lt;related-urls&gt;&lt;url&gt;http://www.ncbi.nlm.nih.gov/pubmed/27427429&lt;/url&gt;&lt;url&gt;http://ije.oxfordjournals.org/content/45/3/908.full.pdf&lt;/url&gt;&lt;/related-urls&gt;&lt;/urls&gt;&lt;custom2&gt;PMC5005949&lt;/custom2&gt;&lt;electronic-resource-num&gt;10.1093/ije/dyw127&lt;/electronic-resource-num&gt;&lt;/record&gt;&lt;/Cite&gt;&lt;/EndNote&gt;</w:instrText>
      </w:r>
      <w:r w:rsidRPr="001701E6">
        <w:rPr>
          <w:rFonts w:ascii="Arial" w:eastAsia="Calibri" w:hAnsi="Arial" w:cs="Arial"/>
          <w:color w:val="000000"/>
          <w:sz w:val="20"/>
          <w:szCs w:val="20"/>
          <w:shd w:val="clear" w:color="auto" w:fill="FFFFFF"/>
        </w:rPr>
        <w:fldChar w:fldCharType="separate"/>
      </w:r>
      <w:r w:rsidR="001701E6" w:rsidRPr="001701E6">
        <w:rPr>
          <w:rFonts w:ascii="Arial" w:eastAsia="Calibri" w:hAnsi="Arial" w:cs="Arial"/>
          <w:noProof/>
          <w:color w:val="000000"/>
          <w:sz w:val="20"/>
          <w:szCs w:val="20"/>
          <w:shd w:val="clear" w:color="auto" w:fill="FFFFFF"/>
        </w:rPr>
        <w:t>(1)</w:t>
      </w:r>
      <w:r w:rsidRPr="001701E6">
        <w:rPr>
          <w:rFonts w:ascii="Arial" w:eastAsia="Calibri" w:hAnsi="Arial" w:cs="Arial"/>
          <w:color w:val="000000"/>
          <w:sz w:val="20"/>
          <w:szCs w:val="20"/>
          <w:shd w:val="clear" w:color="auto" w:fill="FFFFFF"/>
        </w:rPr>
        <w:fldChar w:fldCharType="end"/>
      </w:r>
      <w:r w:rsidRPr="001701E6">
        <w:rPr>
          <w:rFonts w:ascii="Arial" w:eastAsia="Calibri" w:hAnsi="Arial" w:cs="Arial"/>
          <w:color w:val="000000"/>
          <w:sz w:val="20"/>
          <w:szCs w:val="20"/>
          <w:shd w:val="clear" w:color="auto" w:fill="FFFFFF"/>
        </w:rPr>
        <w:t xml:space="preserve"> This approach allow</w:t>
      </w:r>
      <w:r w:rsidR="00686750" w:rsidRPr="001701E6">
        <w:rPr>
          <w:rFonts w:ascii="Arial" w:eastAsia="Calibri" w:hAnsi="Arial" w:cs="Arial"/>
          <w:color w:val="000000"/>
          <w:sz w:val="20"/>
          <w:szCs w:val="20"/>
          <w:shd w:val="clear" w:color="auto" w:fill="FFFFFF"/>
        </w:rPr>
        <w:t xml:space="preserve">s </w:t>
      </w:r>
      <w:r w:rsidRPr="001701E6">
        <w:rPr>
          <w:rFonts w:ascii="Arial" w:eastAsia="Calibri" w:hAnsi="Arial" w:cs="Arial"/>
          <w:color w:val="000000"/>
          <w:sz w:val="20"/>
          <w:szCs w:val="20"/>
          <w:shd w:val="clear" w:color="auto" w:fill="FFFFFF"/>
        </w:rPr>
        <w:t xml:space="preserve">us to maximise statistical power by including all 14 studies in the analyses even when data on pre- or early-pregnancy BMI was not available (i.e. </w:t>
      </w:r>
      <w:proofErr w:type="spellStart"/>
      <w:r w:rsidRPr="001701E6">
        <w:rPr>
          <w:rFonts w:ascii="Arial" w:eastAsia="Calibri" w:hAnsi="Arial" w:cs="Arial"/>
          <w:color w:val="000000"/>
          <w:sz w:val="20"/>
          <w:szCs w:val="20"/>
          <w:shd w:val="clear" w:color="auto" w:fill="FFFFFF"/>
        </w:rPr>
        <w:t>FinnGen</w:t>
      </w:r>
      <w:proofErr w:type="spellEnd"/>
      <w:r w:rsidRPr="001701E6">
        <w:rPr>
          <w:rFonts w:ascii="Arial" w:eastAsia="Calibri" w:hAnsi="Arial" w:cs="Arial"/>
          <w:color w:val="000000"/>
          <w:sz w:val="20"/>
          <w:szCs w:val="20"/>
          <w:shd w:val="clear" w:color="auto" w:fill="FFFFFF"/>
        </w:rPr>
        <w:t xml:space="preserve"> and UK Biobank). </w:t>
      </w:r>
    </w:p>
    <w:p w14:paraId="6CA9CF9A" w14:textId="46CF5689" w:rsidR="004871A3" w:rsidRPr="001701E6" w:rsidRDefault="004871A3" w:rsidP="001701E6">
      <w:pPr>
        <w:spacing w:line="360" w:lineRule="auto"/>
        <w:rPr>
          <w:rFonts w:ascii="Arial" w:eastAsia="Calibri" w:hAnsi="Arial" w:cs="Arial"/>
          <w:sz w:val="20"/>
          <w:szCs w:val="20"/>
        </w:rPr>
      </w:pPr>
      <w:r w:rsidRPr="001701E6">
        <w:rPr>
          <w:rFonts w:ascii="Arial" w:eastAsia="Calibri" w:hAnsi="Arial" w:cs="Arial"/>
          <w:sz w:val="20"/>
          <w:szCs w:val="20"/>
        </w:rPr>
        <w:t xml:space="preserve">We select SNPs previously reported to be strongly associated with BMI (P &lt; </w:t>
      </w:r>
      <m:oMath>
        <m:sSup>
          <m:sSupPr>
            <m:ctrlPr>
              <w:rPr>
                <w:rFonts w:ascii="Cambria Math" w:eastAsia="Calibri" w:hAnsi="Cambria Math" w:cs="Arial"/>
                <w:bCs/>
                <w:i/>
                <w:sz w:val="20"/>
                <w:szCs w:val="20"/>
              </w:rPr>
            </m:ctrlPr>
          </m:sSupPr>
          <m:e>
            <m:r>
              <w:rPr>
                <w:rFonts w:ascii="Cambria Math" w:eastAsia="Calibri" w:hAnsi="Cambria Math" w:cs="Arial"/>
                <w:sz w:val="20"/>
                <w:szCs w:val="20"/>
              </w:rPr>
              <m:t>5*10</m:t>
            </m:r>
          </m:e>
          <m:sup>
            <m:r>
              <w:rPr>
                <w:rFonts w:ascii="Cambria Math" w:eastAsia="Calibri" w:hAnsi="Cambria Math" w:cs="Arial"/>
                <w:sz w:val="20"/>
                <w:szCs w:val="20"/>
              </w:rPr>
              <m:t>-8</m:t>
            </m:r>
          </m:sup>
        </m:sSup>
      </m:oMath>
      <w:r w:rsidRPr="001701E6">
        <w:rPr>
          <w:rFonts w:ascii="Arial" w:eastAsia="Calibri" w:hAnsi="Arial" w:cs="Arial"/>
          <w:sz w:val="20"/>
          <w:szCs w:val="20"/>
        </w:rPr>
        <w:t xml:space="preserve">) from two genome-wide association studies (GWAS) conducted by the </w:t>
      </w:r>
      <w:r w:rsidRPr="001701E6">
        <w:rPr>
          <w:rFonts w:ascii="Arial" w:eastAsia="Calibri" w:hAnsi="Arial" w:cs="Arial"/>
          <w:color w:val="000000"/>
          <w:sz w:val="20"/>
          <w:szCs w:val="20"/>
          <w:shd w:val="clear" w:color="auto" w:fill="FFFFFF"/>
        </w:rPr>
        <w:t xml:space="preserve">Genetic Investigation of </w:t>
      </w:r>
      <w:proofErr w:type="spellStart"/>
      <w:r w:rsidRPr="001701E6">
        <w:rPr>
          <w:rFonts w:ascii="Arial" w:eastAsia="Calibri" w:hAnsi="Arial" w:cs="Arial"/>
          <w:color w:val="000000"/>
          <w:sz w:val="20"/>
          <w:szCs w:val="20"/>
          <w:shd w:val="clear" w:color="auto" w:fill="FFFFFF"/>
        </w:rPr>
        <w:t>ANthropometric</w:t>
      </w:r>
      <w:proofErr w:type="spellEnd"/>
      <w:r w:rsidRPr="001701E6">
        <w:rPr>
          <w:rFonts w:ascii="Arial" w:eastAsia="Calibri" w:hAnsi="Arial" w:cs="Arial"/>
          <w:color w:val="000000"/>
          <w:sz w:val="20"/>
          <w:szCs w:val="20"/>
          <w:shd w:val="clear" w:color="auto" w:fill="FFFFFF"/>
        </w:rPr>
        <w:t xml:space="preserve"> Traits (GIANT) consortium.</w:t>
      </w:r>
      <w:r w:rsidRPr="001701E6">
        <w:rPr>
          <w:rFonts w:ascii="Arial" w:eastAsia="Calibri" w:hAnsi="Arial" w:cs="Arial"/>
          <w:iCs/>
          <w:sz w:val="20"/>
          <w:szCs w:val="20"/>
        </w:rPr>
        <w:fldChar w:fldCharType="begin">
          <w:fldData xml:space="preserve">ciBTY2llbmNlLCBVbml2ZXJzaXR5IENvbGxlZ2UgTG9uZG9uLCBMb25kb24gV0MxRSA2QlQsIFVL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Yj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=
</w:fldData>
        </w:fldChar>
      </w:r>
      <w:r w:rsidR="001701E6" w:rsidRPr="001701E6">
        <w:rPr>
          <w:rFonts w:ascii="Arial" w:eastAsia="Calibri" w:hAnsi="Arial" w:cs="Arial"/>
          <w:iCs/>
          <w:sz w:val="20"/>
          <w:szCs w:val="20"/>
        </w:rPr>
        <w:instrText xml:space="preserve"> ADDIN EN.CITE </w:instrText>
      </w:r>
      <w:r w:rsidR="001701E6" w:rsidRPr="001701E6">
        <w:rPr>
          <w:rFonts w:ascii="Arial" w:eastAsia="Calibri" w:hAnsi="Arial" w:cs="Arial"/>
          <w:iCs/>
          <w:sz w:val="20"/>
          <w:szCs w:val="20"/>
        </w:rPr>
        <w:fldChar w:fldCharType="begin">
          <w:fldData xml:space="preserve">PEVuZE5vdGU+PENpdGU+PEF1dGhvcj5Mb2NrZTwvQXV0aG9yPjxZZWFyPjIwMTU8L1llYXI+PFJl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sxXSBOZXRoZXJsYW5kcyBDb25zb3J0aXVtIGZvciBIZWFsdGh5IEFnaW5n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==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001701E6" w:rsidRPr="001701E6">
        <w:rPr>
          <w:rFonts w:ascii="Arial" w:eastAsia="Calibri" w:hAnsi="Arial" w:cs="Arial"/>
          <w:iCs/>
          <w:sz w:val="20"/>
          <w:szCs w:val="20"/>
        </w:rPr>
        <w:fldChar w:fldCharType="begin">
          <w:fldData xml:space="preserve">T1MtSG9zcGl0YWwgU3RyYWxzdW5kLCBELTE3NDc1IEdyZWlmc3dhbGQsIEdlcm1hbnkuIFsyXSBH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BbM10gRmFjdWx0eSBvZiBQc3ljaG9sb2d5IGFuZCBFZHVjYXRpb24s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JiN4RDtDZWRhcnMt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0RlcGFydG1lbnQgb2YgSW50ZXJuYWwgTWVkaWNpbmUsIFVuaXZlcnNpdHkgSG9zcGl0
YWwgKENIVVYpIGFuZCBVbml2ZXJzaXR5IG9mIExhdXNhbm5lLCBMYXVzYW5uZSAxMDExLCBTd2l0
emVybGFuZC4mI3hEO0RlcGFydG1lbnQgb2YgRXBpZGVtaW9sb2d5LCBFcmFzbXVzIE1DIFVuaXZl
cnNpdHkgTWVkaWNhbCBDZW50ZXIsIDMwMTVHRSBSb3R0ZXJkYW0sIFRoZSBOZXRoZXJsYW5kcy4m
I3hEO0RlcGFydG1lbnQgb2YgTnV0cml0aW9uLCBVbml2ZXJzaXR5IG9mIE5vcnRoIENhcm9saW5h
LCBDaGFwZWwgSGlsbCwgTm9ydGggQ2Fyb2xpbmEgMjc1OTksIFVTQS4mI3hEO0luc3RpdHV0IFBh
c3RldXIgZGUgTGlsbGU7IElOU0VSTSwgVTc0NDsgVW5pdmVyc2l0ZSBkZSBMaWxsZSAyOyBGLTU5
MDAwIExpbGxlLCBGcmFuY2UuJiN4RDsxXSBJbnN0aXR1dGUgb2YgQ2FyZGlvdmFzY3VsYX==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001701E6" w:rsidRPr="001701E6">
        <w:rPr>
          <w:rFonts w:ascii="Arial" w:eastAsia="Calibri" w:hAnsi="Arial" w:cs="Arial"/>
          <w:iCs/>
          <w:sz w:val="20"/>
          <w:szCs w:val="20"/>
        </w:rPr>
        <w:fldChar w:fldCharType="begin">
          <w:fldData xml:space="preserve">ciBTY2llbmNlLCBVbml2ZXJzaXR5IENvbGxlZ2UgTG9uZG9uLCBMb25kb24gV0MxRSA2QlQsIFVL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Yj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=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Pr="001701E6">
        <w:rPr>
          <w:rFonts w:ascii="Arial" w:eastAsia="Calibri" w:hAnsi="Arial" w:cs="Arial"/>
          <w:iCs/>
          <w:sz w:val="20"/>
          <w:szCs w:val="20"/>
        </w:rPr>
        <w:fldChar w:fldCharType="separate"/>
      </w:r>
      <w:r w:rsidR="001701E6" w:rsidRPr="001701E6">
        <w:rPr>
          <w:rFonts w:ascii="Arial" w:eastAsia="Calibri" w:hAnsi="Arial" w:cs="Arial"/>
          <w:iCs/>
          <w:noProof/>
          <w:sz w:val="20"/>
          <w:szCs w:val="20"/>
        </w:rPr>
        <w:t>(2, 3)</w:t>
      </w:r>
      <w:r w:rsidRPr="001701E6">
        <w:rPr>
          <w:rFonts w:ascii="Arial" w:eastAsia="Calibri" w:hAnsi="Arial" w:cs="Arial"/>
          <w:iCs/>
          <w:sz w:val="20"/>
          <w:szCs w:val="20"/>
        </w:rPr>
        <w:fldChar w:fldCharType="end"/>
      </w:r>
      <w:r w:rsidRPr="001701E6">
        <w:rPr>
          <w:rFonts w:ascii="Arial" w:eastAsia="Calibri" w:hAnsi="Arial" w:cs="Arial"/>
          <w:sz w:val="20"/>
          <w:szCs w:val="20"/>
        </w:rPr>
        <w:t xml:space="preserve"> In 12 studies, data </w:t>
      </w:r>
      <w:r w:rsidR="00686750" w:rsidRPr="001701E6">
        <w:rPr>
          <w:rFonts w:ascii="Arial" w:eastAsia="Calibri" w:hAnsi="Arial" w:cs="Arial"/>
          <w:sz w:val="20"/>
          <w:szCs w:val="20"/>
        </w:rPr>
        <w:t>is</w:t>
      </w:r>
      <w:r w:rsidRPr="001701E6">
        <w:rPr>
          <w:rFonts w:ascii="Arial" w:eastAsia="Calibri" w:hAnsi="Arial" w:cs="Arial"/>
          <w:sz w:val="20"/>
          <w:szCs w:val="20"/>
        </w:rPr>
        <w:t xml:space="preserve"> available for the set of 97 SNPs reported in the larger GWAS</w:t>
      </w:r>
      <w:r w:rsidRPr="001701E6">
        <w:rPr>
          <w:rFonts w:ascii="Arial" w:eastAsia="Calibri" w:hAnsi="Arial" w:cs="Arial"/>
          <w:iCs/>
          <w:sz w:val="20"/>
          <w:szCs w:val="20"/>
        </w:rPr>
        <w:fldChar w:fldCharType="begin">
          <w:fldData xml:space="preserve">Y2llbmNlLCBVbml2ZXJzaXR5IENvbGxlZ2UgTG9uZG9uLCBMb25kb24gV0MxRSA2QlQsIFVLLiBb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C90aXRsZXM+PHBlcmlvZGljYWw+PGZ1bGwtdGl0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xyZWxhdGVkLXVybHM+PHVybD5odHRwOi8vd3d3Lm5jYmkubmxt
Lm5paC5nb3YvcHVibWVkLzI1NjczNDEzPC91cmw+PHVybD5odHRwOi8vd3d3Lm5hdHVyZS5jb20v
bmF0dXJlL2pvdXJuYWwvdjUxOC9uNzUzOC9wZGYvbmF0dXJlMTQxNzcucGRmPC91cmw+PC9yZWxh
dGVkLXVybHM+PC91cmxzPjxjdXN0b20yPlBNQzQzODIyMTE8L2N1c3RvbTI+PGVsZWN0cm9uaWMt
cmVzb3VyY2UtbnVtPjEwLjEwMzgvbmF0dXJlMTQxNzc8L2VsZWN0cm9uaWMtcmVzb3VyY2UtbnVt
PjwvcmVjb3JkPjwvQ2l0ZT48L0VuZE5vdGU+
</w:fldData>
        </w:fldChar>
      </w:r>
      <w:r w:rsidR="001701E6" w:rsidRPr="001701E6">
        <w:rPr>
          <w:rFonts w:ascii="Arial" w:eastAsia="Calibri" w:hAnsi="Arial" w:cs="Arial"/>
          <w:iCs/>
          <w:sz w:val="20"/>
          <w:szCs w:val="20"/>
        </w:rPr>
        <w:instrText xml:space="preserve"> ADDIN EN.CITE </w:instrText>
      </w:r>
      <w:r w:rsidR="001701E6" w:rsidRPr="001701E6">
        <w:rPr>
          <w:rFonts w:ascii="Arial" w:eastAsia="Calibri" w:hAnsi="Arial" w:cs="Arial"/>
          <w:iCs/>
          <w:sz w:val="20"/>
          <w:szCs w:val="20"/>
        </w:rPr>
        <w:fldChar w:fldCharType="begin">
          <w:fldData xml:space="preserve">PEVuZE5vdGU+PENpdGU+PEF1dGhvcj5Mb2NrZTwvQXV0aG9yPjxZZWFyPjIwMTU8L1llYXI+PFJl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jwv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BbNF0gQ2VudGVyIGZvciBCaW9sb2dpY2FsIFNl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BbNF0gRXN0b25pYW4gR2Vub21lIENl
bnRlciwgVW5pdmVyc2l0eSBvZiBUYXJ0dSwgVGFydHUgNTEwMTAsIEVzdG9uaW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tX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W50IG9m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XBpZGVtaW9sb2d5IFByb2dyYW0sIFVuaXZlcnNpdHkgb2YgSGF3YWlpIENhbmNl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zFdIE5ldGhlcmxhbmRzIENvbnNvcnRpdW0gZm9yIEhlYWx0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b2YgR2VuZXRp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YjeEQ7TWVkaWNhbCBHZW5vbWljcyBhbmQgTWV0YWJvbGljIEdlbmV0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sxXSBEZXBhcnRtZW50IG9mIEdlbmV0aWMgRXBpZGVtaW9sb2d5LCBJbnN0aXR1
dGUgb2YgRXBpZGVtaW9sb2d5IGFuZCBQcmV2ZW50aXZlIE1lZGljaW5lLCBVbml2ZXJzaXR5IG9m
IFJlZ2Vuc2J1cmcsIEQtOTMwNTMgUmVnZW5zYnVyZywgR2VybWFueS4gWzJdIERlcGFydG1lbnQg
b2YgTmVwaHJvbG9neSwgVW5pdmVyc2l0eSBIb3NwaXRhbCBSZWdlbnNidXJnLCBELTkzMDUzIFJl
Z2Vuc2J1cmcsIEdlcm1hbnkuJiN4RDsxXSBEZXBhcnRtZW50IG9mIFBzeWNoaWF0cnkgYW5kIFBz
eWNob3RoZXJhcHksIFVuaXZlcnNpdHkgTWVkaWNpbmUgR3JlaWZzd2FsZCwgSEVMSU9TLU==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001701E6" w:rsidRPr="001701E6">
        <w:rPr>
          <w:rFonts w:ascii="Arial" w:eastAsia="Calibri" w:hAnsi="Arial" w:cs="Arial"/>
          <w:iCs/>
          <w:sz w:val="20"/>
          <w:szCs w:val="20"/>
        </w:rPr>
        <w:fldChar w:fldCharType="begin">
          <w:fldData xml:space="preserve">SG9zcGl0YWwgU3RyYWxzdW5kLCBELTE3NDc1IEdyZWlmc3dhbGQsIEdlcm1hbnkuIFsyXSBHZXJt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RGVwYXJ0bWVudCBvZiBNZWRpY2lu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JiN4RDsxXSBTY2llbmNlIGZvciBMaWZlIExhYm9yYXRvcnksIFVwcHNhbGEgVW5pdmVyc2l0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JiN4RDsxXSBEZXBhcnRtZW50IG9mIEVwaWRlbWlvbG9neSwgSGFydmFyZCBTY2hv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yMTE1LCBVU0EuJiN4RDtEZXBhcnRtZW50IG9mIEdl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xhYm9yYXRvcnkgZm9yIFN0YXRpc3RpY2FsIEFuYWx5c2lzLCBSSUtFTiBDZW50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MV0gSW5zdGl0dXRlIG9mIFNvY2lhbCBhbmQgUHJldmVudGl2ZSBNZWRpY2luZSAo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MDAyOTAsIEZpbmxhbmQuJiN4RDsxXSBEZXBhcnRtZW50IG9mIEludGVybmFsIE1lZGlj
aW5lIEI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MV0gRGVwYXJ0bWVudCBvZiBJbnRlcm5hbCBNZWRpY2luZSwgVW5pdmVyc2l0eSBvZiBQaXNhLCA1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1VuaXZlcnNpdHkgb2YgR3JvbmluZ2VuLCBVbml2ZXJzaXR5IE1lZGljYWwg
Q2VudGVyIEdyb25pbmdlbiwgRGVwYXJ0bWVudCBvZiBQdWxtb25hcnkgTWVkaWNpbmUgYW5kIFR1
YmVyY3Vsb3NpcywgR3JvbmluZ2VuLCBUaGUgTmV0aGVybGFuZHMuJiN4RDsxXSBDZW50ZXIgZm9y
IEJpb21lZGljaW5lLCBFdXJvcGVhbiBBY2FkZW15IEJvemVuLCBCb2x6YW5vIChFVVJBQyksIEJv
bHphbm8gMzkxMDAsIEl0YWx5IChhZmZpbGlhdGVkIGluc3RpdHV0ZSBvZiB0aGUgVW5pdmVyc2l0
eSBvZiBMdWJlY2ssIEQtMjM1NjIgTHViZWNrLCBHZXJtYW55KS4gWzJdIERlcGFydG1lbnQgb2Yg
TmV1cm9sb2d5LCBHZW5lcmFsIENlbnRyYWwgSG9zcGl0YWwsIEJvbHphbm8gMzkxMDAsIEl0YWx5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mI3hEOzFdIERlcGFydG1lbnQgb2Yg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1NvdXRoIENhcmVsaWEgQ2VudHJh
bCBIb3NwaXRhbCwgNTMxMzAgTGFwcGVlbnJhbnRhLCBGaW5sYW5kLiYjeEQ7MV0gRGVwYXJ0bWVu
dCBvZiBNZWRpY2luZSBJSUksIFVuaXZlcnNpdHkgSG9zcGl0YWwgQ2FybCBHdXN0YXYgQ2FydXMs
IFRlY2huaXNjaGUgVW5pdmVyc2l0YXQgRHJlc2RlbiwgRC0wMTMwNyBEcmVzZGVuLCBHZXJtYW55
LiBbMl0gUGF1bCBMYW5nZXJoYW5zIEluc3RpdHV0ZSBEcmVzZGVuLCBHZXJtYW4gQ2VudGVyIGZv
ciBEaWFiZXRlcyBSZXNlYXJjaCAoRFpEKSwgMDEzMDcgRHJlc2RlbiwgR2VybWFueS4mI3hEO0lu
dGVybmF0aW9uYWwgQ2VudHJlIGZvciBDaXJjdWxhdG9yeSBIZWFsdGgsIEltcGVyaWFsIENvbGxl
Z2UgTG9uZG9uLCBMb25kb24gVzIgMVBHLCBVSy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IFszXSB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sxXSBJbnN0aXR1dGUgb2YgR2VuZXRpYyBFcGlkZW1pb2xvZ3ksIEhlbG1ob2x0eiBaZW50cnVt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0RlcGFydG1lbnQgb2YgSW50ZXJuYWwgTWVkaWNpbmUsIFVuaXZlcnNpdHkgSG9zcGl0YWwg
KENIVVYpIGFuZCBVbml2ZXJzaXR5IG9mIExhdXNhbm5lLCBMYXVzYW5uZSAxMDExLCBTd2l0emVy
bGFuZC4mI3hEO0RlcGFydG1lbnQgb2YgRXBpZGVtaW9sb2d5LCBFcmFzbXVzIE1DIFVuaXZlcnNp
dHkgTWVkaWNhbCBDZW50ZXIsIDMwMTVHRSBSb3R0ZXJkYW0sIFRoZSBOZXRoZXJsYW5kcy4mI3hE
O0RlcGFydG1lbnQgb2YgTnV0cml0aW9uLCBVbml2ZXJzaXR5IG9mIE5vcnRoIENhcm9saW5hLCBD
aGFwZWwgSGlsbCwgTm9ydGggQ2Fyb2xpbmEgMjc1OTksIFVTQS4mI3hEO0luc3RpdHV0IFBhc3Rl
dXIgZGUgTGlsbGU7IElOU0VSTSwgVTc0NDsgVW5pdmVyc2l0ZSBkZSBMaWxsZSAyOyBGLTU5MDAw
IExpbGxlLCBGcmFuY2UuJiN4RDsxXSBJbnN0aXR1dGUgb2YgQ2FyZGlvdmFzY3VsYXIgU3==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001701E6" w:rsidRPr="001701E6">
        <w:rPr>
          <w:rFonts w:ascii="Arial" w:eastAsia="Calibri" w:hAnsi="Arial" w:cs="Arial"/>
          <w:iCs/>
          <w:sz w:val="20"/>
          <w:szCs w:val="20"/>
        </w:rPr>
        <w:fldChar w:fldCharType="begin">
          <w:fldData xml:space="preserve">Y2llbmNlLCBVbml2ZXJzaXR5IENvbGxlZ2UgTG9uZG9uLCBMb25kb24gV0MxRSA2QlQsIFVLLiBb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C90aXRsZXM+PHBlcmlvZGljYWw+PGZ1bGwtdGl0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xyZWxhdGVkLXVybHM+PHVybD5odHRwOi8vd3d3Lm5jYmkubmxt
Lm5paC5nb3YvcHVibWVkLzI1NjczNDEzPC91cmw+PHVybD5odHRwOi8vd3d3Lm5hdHVyZS5jb20v
bmF0dXJlL2pvdXJuYWwvdjUxOC9uNzUzOC9wZGYvbmF0dXJlMTQxNzcucGRmPC91cmw+PC9yZWxh
dGVkLXVybHM+PC91cmxzPjxjdXN0b20yPlBNQzQzODIyMTE8L2N1c3RvbTI+PGVsZWN0cm9uaWMt
cmVzb3VyY2UtbnVtPjEwLjEwMzgvbmF0dXJlMTQxNzc8L2VsZWN0cm9uaWMtcmVzb3VyY2UtbnVt
PjwvcmVjb3JkPjwvQ2l0ZT48L0VuZE5vdGU+
</w:fldData>
        </w:fldChar>
      </w:r>
      <w:r w:rsidR="001701E6" w:rsidRPr="001701E6">
        <w:rPr>
          <w:rFonts w:ascii="Arial" w:eastAsia="Calibri" w:hAnsi="Arial" w:cs="Arial"/>
          <w:iCs/>
          <w:sz w:val="20"/>
          <w:szCs w:val="20"/>
        </w:rPr>
        <w:instrText xml:space="preserve"> ADDIN EN.CITE.DATA </w:instrText>
      </w:r>
      <w:r w:rsidR="001701E6" w:rsidRPr="001701E6">
        <w:rPr>
          <w:rFonts w:ascii="Arial" w:eastAsia="Calibri" w:hAnsi="Arial" w:cs="Arial"/>
          <w:iCs/>
          <w:sz w:val="20"/>
          <w:szCs w:val="20"/>
        </w:rPr>
      </w:r>
      <w:r w:rsidR="001701E6" w:rsidRPr="001701E6">
        <w:rPr>
          <w:rFonts w:ascii="Arial" w:eastAsia="Calibri" w:hAnsi="Arial" w:cs="Arial"/>
          <w:iCs/>
          <w:sz w:val="20"/>
          <w:szCs w:val="20"/>
        </w:rPr>
        <w:fldChar w:fldCharType="end"/>
      </w:r>
      <w:r w:rsidRPr="001701E6">
        <w:rPr>
          <w:rFonts w:ascii="Arial" w:eastAsia="Calibri" w:hAnsi="Arial" w:cs="Arial"/>
          <w:iCs/>
          <w:sz w:val="20"/>
          <w:szCs w:val="20"/>
        </w:rPr>
        <w:fldChar w:fldCharType="separate"/>
      </w:r>
      <w:r w:rsidR="001701E6" w:rsidRPr="001701E6">
        <w:rPr>
          <w:rFonts w:ascii="Arial" w:eastAsia="Calibri" w:hAnsi="Arial" w:cs="Arial"/>
          <w:iCs/>
          <w:noProof/>
          <w:sz w:val="20"/>
          <w:szCs w:val="20"/>
        </w:rPr>
        <w:t>(2)</w:t>
      </w:r>
      <w:r w:rsidRPr="001701E6">
        <w:rPr>
          <w:rFonts w:ascii="Arial" w:eastAsia="Calibri" w:hAnsi="Arial" w:cs="Arial"/>
          <w:iCs/>
          <w:sz w:val="20"/>
          <w:szCs w:val="20"/>
        </w:rPr>
        <w:fldChar w:fldCharType="end"/>
      </w:r>
      <w:r w:rsidRPr="001701E6">
        <w:rPr>
          <w:rFonts w:ascii="Arial" w:eastAsia="Calibri" w:hAnsi="Arial" w:cs="Arial"/>
          <w:iCs/>
          <w:sz w:val="20"/>
          <w:szCs w:val="20"/>
        </w:rPr>
        <w:t>,</w:t>
      </w:r>
      <w:r w:rsidRPr="001701E6">
        <w:rPr>
          <w:rFonts w:ascii="Arial" w:eastAsia="Calibri" w:hAnsi="Arial" w:cs="Arial"/>
          <w:sz w:val="20"/>
          <w:szCs w:val="20"/>
        </w:rPr>
        <w:t xml:space="preserve"> and in two (Generation R and INMA) for the set of 32 SNPs reported in the earlier GWAS</w:t>
      </w:r>
      <w:r w:rsidRPr="001701E6">
        <w:rPr>
          <w:rFonts w:ascii="Arial" w:eastAsia="Calibri" w:hAnsi="Arial" w:cs="Arial"/>
          <w:sz w:val="20"/>
          <w:szCs w:val="20"/>
        </w:rPr>
        <w:fldChar w:fldCharType="begin"/>
      </w:r>
      <w:r w:rsidR="001701E6" w:rsidRPr="001701E6">
        <w:rPr>
          <w:rFonts w:ascii="Arial" w:eastAsia="Calibri" w:hAnsi="Arial" w:cs="Arial"/>
          <w:sz w:val="20"/>
          <w:szCs w:val="20"/>
        </w:rPr>
        <w:instrText xml:space="preserve"> ADDIN EN.CITE &lt;EndNote&gt;&lt;Cite&gt;&lt;Author&gt;Speliotes&lt;/Author&gt;&lt;Year&gt;2010&lt;/Year&gt;&lt;RecNum&gt;1355&lt;/RecNum&gt;&lt;DisplayText&gt;(3)&lt;/DisplayText&gt;&lt;record&gt;&lt;rec-number&gt;1355&lt;/rec-number&gt;&lt;foreign-keys&gt;&lt;key app="EN" db-id="wvxf2sa0tadx0pe9aed59xwvzezrpdpa0d55" timestamp="1536151584" guid="9293c715-6791-4f81-bc44-5a9a5f98acd1"&gt;1355&lt;/key&gt;&lt;/foreign-keys&gt;&lt;ref-type name="Journal Article"&gt;17&lt;/ref-type&gt;&lt;contributors&gt;&lt;authors&gt;&lt;author&gt;Speliotes, Elizabeth K&lt;/author&gt;&lt;author&gt;Willer, Cristen J&lt;/author&gt;&lt;author&gt;Berndt, Sonja I&lt;/author&gt;&lt;author&gt;Monda, Keri L&lt;/author&gt;&lt;author&gt;Thorleifsson, Gudmar&lt;/author&gt;&lt;author&gt;Jackson, Anne U&lt;/author&gt;&lt;author&gt;Allen, Hana Lango&lt;/author&gt;&lt;author&gt;Lindgren, Cecilia M&lt;/author&gt;&lt;author&gt;Luan, Jian&amp;apos;an&lt;/author&gt;&lt;author&gt;Mägi, Reedik %J Nature genetics&lt;/author&gt;&lt;/authors&gt;&lt;/contributors&gt;&lt;titles&gt;&lt;title&gt;Association analyses of 249,796 individuals reveal 18 new loci associated with body mass index&lt;/title&gt;&lt;/titles&gt;&lt;pages&gt;937&lt;/pages&gt;&lt;volume&gt;42&lt;/volume&gt;&lt;number&gt;11&lt;/number&gt;&lt;dates&gt;&lt;year&gt;2010&lt;/year&gt;&lt;/dates&gt;&lt;isbn&gt;1546-1718&lt;/isbn&gt;&lt;urls&gt;&lt;/urls&gt;&lt;/record&gt;&lt;/Cite&gt;&lt;/EndNote&gt;</w:instrText>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3)</w:t>
      </w:r>
      <w:r w:rsidRPr="001701E6">
        <w:rPr>
          <w:rFonts w:ascii="Arial" w:eastAsia="Calibri" w:hAnsi="Arial" w:cs="Arial"/>
          <w:sz w:val="20"/>
          <w:szCs w:val="20"/>
        </w:rPr>
        <w:fldChar w:fldCharType="end"/>
      </w:r>
      <w:r w:rsidRPr="001701E6">
        <w:rPr>
          <w:rFonts w:ascii="Arial" w:eastAsia="Calibri" w:hAnsi="Arial" w:cs="Arial"/>
          <w:sz w:val="20"/>
          <w:szCs w:val="20"/>
        </w:rPr>
        <w:t xml:space="preserve">. </w:t>
      </w:r>
    </w:p>
    <w:p w14:paraId="498E376A" w14:textId="5E5146D4" w:rsidR="004871A3" w:rsidRPr="001701E6" w:rsidRDefault="004871A3" w:rsidP="001701E6">
      <w:pPr>
        <w:spacing w:line="360" w:lineRule="auto"/>
        <w:rPr>
          <w:rFonts w:ascii="Arial" w:eastAsia="Calibri" w:hAnsi="Arial" w:cs="Arial"/>
          <w:sz w:val="20"/>
          <w:szCs w:val="20"/>
        </w:rPr>
      </w:pPr>
      <w:r w:rsidRPr="001701E6">
        <w:rPr>
          <w:rFonts w:ascii="Arial" w:eastAsia="Calibri" w:hAnsi="Arial" w:cs="Arial"/>
          <w:sz w:val="20"/>
          <w:szCs w:val="20"/>
        </w:rPr>
        <w:t xml:space="preserve">We </w:t>
      </w:r>
      <w:r w:rsidR="002D0C0D" w:rsidRPr="001701E6">
        <w:rPr>
          <w:rFonts w:ascii="Arial" w:eastAsia="Calibri" w:hAnsi="Arial" w:cs="Arial"/>
          <w:sz w:val="20"/>
          <w:szCs w:val="20"/>
        </w:rPr>
        <w:t xml:space="preserve">will </w:t>
      </w:r>
      <w:r w:rsidRPr="001701E6">
        <w:rPr>
          <w:rFonts w:ascii="Arial" w:eastAsia="Calibri" w:hAnsi="Arial" w:cs="Arial"/>
          <w:sz w:val="20"/>
          <w:szCs w:val="20"/>
        </w:rPr>
        <w:t>estimate</w:t>
      </w:r>
      <w:r w:rsidR="002D0C0D" w:rsidRPr="001701E6">
        <w:rPr>
          <w:rFonts w:ascii="Arial" w:eastAsia="Calibri" w:hAnsi="Arial" w:cs="Arial"/>
          <w:sz w:val="20"/>
          <w:szCs w:val="20"/>
        </w:rPr>
        <w:t xml:space="preserve"> </w:t>
      </w:r>
      <w:r w:rsidRPr="001701E6">
        <w:rPr>
          <w:rFonts w:ascii="Arial" w:eastAsia="Calibri" w:hAnsi="Arial" w:cs="Arial"/>
          <w:sz w:val="20"/>
          <w:szCs w:val="20"/>
        </w:rPr>
        <w:t>the strength of the genetic instruments using the mean F-statistic and total R</w:t>
      </w:r>
      <w:r w:rsidRPr="001701E6">
        <w:rPr>
          <w:rFonts w:ascii="Arial" w:eastAsia="Calibri" w:hAnsi="Arial" w:cs="Arial"/>
          <w:sz w:val="20"/>
          <w:szCs w:val="20"/>
          <w:vertAlign w:val="superscript"/>
        </w:rPr>
        <w:t>2</w:t>
      </w:r>
      <w:r w:rsidRPr="001701E6">
        <w:rPr>
          <w:rFonts w:ascii="Arial" w:eastAsia="Calibri" w:hAnsi="Arial" w:cs="Arial"/>
          <w:sz w:val="20"/>
          <w:szCs w:val="20"/>
        </w:rPr>
        <w:t xml:space="preserve"> for the SNP-BMI association in the GIANT GWAS results as previously described.</w:t>
      </w:r>
      <w:r w:rsidRPr="001701E6">
        <w:rPr>
          <w:rFonts w:ascii="Arial" w:eastAsia="Calibri" w:hAnsi="Arial" w:cs="Arial"/>
          <w:sz w:val="20"/>
          <w:szCs w:val="20"/>
        </w:rPr>
        <w:fldChar w:fldCharType="begin">
          <w:fldData xml:space="preserve">PEVuZE5vdGU+PENpdGU+PEF1dGhvcj5CdXJnZXNzPC9BdXRob3I+PFllYXI+MjAxNjwvWWVhcj48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</w:fldData>
        </w:fldChar>
      </w:r>
      <w:r w:rsidR="001701E6" w:rsidRPr="001701E6">
        <w:rPr>
          <w:rFonts w:ascii="Arial" w:eastAsia="Calibri" w:hAnsi="Arial" w:cs="Arial"/>
          <w:sz w:val="20"/>
          <w:szCs w:val="20"/>
        </w:rPr>
        <w:instrText xml:space="preserve"> ADDIN EN.CITE </w:instrText>
      </w:r>
      <w:r w:rsidR="001701E6" w:rsidRPr="001701E6">
        <w:rPr>
          <w:rFonts w:ascii="Arial" w:eastAsia="Calibri" w:hAnsi="Arial" w:cs="Arial"/>
          <w:sz w:val="20"/>
          <w:szCs w:val="20"/>
        </w:rPr>
        <w:fldChar w:fldCharType="begin">
          <w:fldData xml:space="preserve">PEVuZE5vdGU+PENpdGU+PEF1dGhvcj5CdXJnZXNzPC9BdXRob3I+PFllYXI+MjAxNjwvWWVhcj48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</w:fldData>
        </w:fldChar>
      </w:r>
      <w:r w:rsidR="001701E6" w:rsidRPr="001701E6">
        <w:rPr>
          <w:rFonts w:ascii="Arial" w:eastAsia="Calibri" w:hAnsi="Arial" w:cs="Arial"/>
          <w:sz w:val="20"/>
          <w:szCs w:val="20"/>
        </w:rPr>
        <w:instrText xml:space="preserve"> ADDIN EN.CITE.DATA </w:instrText>
      </w:r>
      <w:r w:rsidR="001701E6" w:rsidRPr="001701E6">
        <w:rPr>
          <w:rFonts w:ascii="Arial" w:eastAsia="Calibri" w:hAnsi="Arial" w:cs="Arial"/>
          <w:sz w:val="20"/>
          <w:szCs w:val="20"/>
        </w:rPr>
      </w:r>
      <w:r w:rsidR="001701E6" w:rsidRPr="001701E6">
        <w:rPr>
          <w:rFonts w:ascii="Arial" w:eastAsia="Calibri" w:hAnsi="Arial" w:cs="Arial"/>
          <w:sz w:val="20"/>
          <w:szCs w:val="20"/>
        </w:rPr>
        <w:fldChar w:fldCharType="end"/>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4, 5)</w:t>
      </w:r>
      <w:r w:rsidRPr="001701E6">
        <w:rPr>
          <w:rFonts w:ascii="Arial" w:eastAsia="Calibri" w:hAnsi="Arial" w:cs="Arial"/>
          <w:sz w:val="20"/>
          <w:szCs w:val="20"/>
        </w:rPr>
        <w:fldChar w:fldCharType="end"/>
      </w:r>
      <w:r w:rsidRPr="001701E6">
        <w:rPr>
          <w:rFonts w:ascii="Arial" w:eastAsia="Calibri" w:hAnsi="Arial" w:cs="Arial"/>
          <w:sz w:val="20"/>
          <w:szCs w:val="20"/>
        </w:rPr>
        <w:t xml:space="preserve"> We also examine the correlation between SNP-BMI estimates in non-pregnant (data from the GIANT consortium) and pregnant women (data from participating cohorts where information on pre- or early-pregnancy BMI was available).</w:t>
      </w:r>
    </w:p>
    <w:p w14:paraId="6FF0A9B5" w14:textId="36F5895A" w:rsidR="004871A3" w:rsidRPr="001701E6" w:rsidRDefault="004871A3" w:rsidP="001701E6">
      <w:pPr>
        <w:spacing w:line="360" w:lineRule="auto"/>
        <w:rPr>
          <w:rFonts w:ascii="Arial" w:eastAsia="Calibri" w:hAnsi="Arial" w:cs="Arial"/>
          <w:sz w:val="20"/>
          <w:szCs w:val="20"/>
        </w:rPr>
      </w:pPr>
      <w:r w:rsidRPr="001701E6">
        <w:rPr>
          <w:rFonts w:ascii="Arial" w:eastAsia="Calibri" w:hAnsi="Arial" w:cs="Arial"/>
          <w:sz w:val="20"/>
          <w:szCs w:val="20"/>
          <w:shd w:val="clear" w:color="auto" w:fill="FFFFFF"/>
        </w:rPr>
        <w:t xml:space="preserve">Summary data for the SNP-outcomes associations </w:t>
      </w:r>
      <w:r w:rsidR="002D0C0D" w:rsidRPr="001701E6">
        <w:rPr>
          <w:rFonts w:ascii="Arial" w:eastAsia="Calibri" w:hAnsi="Arial" w:cs="Arial"/>
          <w:sz w:val="20"/>
          <w:szCs w:val="20"/>
          <w:shd w:val="clear" w:color="auto" w:fill="FFFFFF"/>
        </w:rPr>
        <w:t>will be</w:t>
      </w:r>
      <w:r w:rsidRPr="001701E6">
        <w:rPr>
          <w:rFonts w:ascii="Arial" w:eastAsia="Calibri" w:hAnsi="Arial" w:cs="Arial"/>
          <w:sz w:val="20"/>
          <w:szCs w:val="20"/>
          <w:shd w:val="clear" w:color="auto" w:fill="FFFFFF"/>
        </w:rPr>
        <w:t xml:space="preserve"> obtained from each contributing study using </w:t>
      </w:r>
      <w:r w:rsidRPr="001701E6">
        <w:rPr>
          <w:rFonts w:ascii="Arial" w:eastAsia="Calibri" w:hAnsi="Arial" w:cs="Arial"/>
          <w:sz w:val="20"/>
          <w:szCs w:val="20"/>
        </w:rPr>
        <w:t xml:space="preserve">logistic (or linear) regression assuming an additive model. For the 97 SNPs subset, we </w:t>
      </w:r>
      <w:r w:rsidR="002D0C0D" w:rsidRPr="001701E6">
        <w:rPr>
          <w:rFonts w:ascii="Arial" w:eastAsia="Calibri" w:hAnsi="Arial" w:cs="Arial"/>
          <w:sz w:val="20"/>
          <w:szCs w:val="20"/>
        </w:rPr>
        <w:t xml:space="preserve">will </w:t>
      </w:r>
      <w:proofErr w:type="spellStart"/>
      <w:r w:rsidRPr="001701E6">
        <w:rPr>
          <w:rFonts w:ascii="Arial" w:eastAsia="Calibri" w:hAnsi="Arial" w:cs="Arial"/>
          <w:sz w:val="20"/>
          <w:szCs w:val="20"/>
        </w:rPr>
        <w:t>metanalyse</w:t>
      </w:r>
      <w:proofErr w:type="spellEnd"/>
      <w:r w:rsidRPr="001701E6">
        <w:rPr>
          <w:rFonts w:ascii="Arial" w:eastAsia="Calibri" w:hAnsi="Arial" w:cs="Arial"/>
          <w:sz w:val="20"/>
          <w:szCs w:val="20"/>
        </w:rPr>
        <w:t xml:space="preserve"> cohort-specific SNP-outcome associations using </w:t>
      </w:r>
      <w:r w:rsidRPr="001701E6">
        <w:rPr>
          <w:rFonts w:ascii="Arial" w:eastAsia="Calibri" w:hAnsi="Arial" w:cs="Arial"/>
          <w:sz w:val="20"/>
          <w:szCs w:val="20"/>
          <w:shd w:val="clear" w:color="auto" w:fill="FFFFFF"/>
        </w:rPr>
        <w:t xml:space="preserve">inverse-variance weighted </w:t>
      </w:r>
      <w:r w:rsidRPr="001701E6">
        <w:rPr>
          <w:rFonts w:ascii="Arial" w:eastAsia="Calibri" w:hAnsi="Arial" w:cs="Arial"/>
          <w:sz w:val="20"/>
          <w:szCs w:val="20"/>
        </w:rPr>
        <w:t>fixed-effects for the main analyses and random-effects (</w:t>
      </w:r>
      <w:r w:rsidRPr="001701E6">
        <w:rPr>
          <w:rFonts w:ascii="Arial" w:eastAsia="Calibri" w:hAnsi="Arial" w:cs="Arial"/>
          <w:i/>
          <w:iCs/>
          <w:sz w:val="20"/>
          <w:szCs w:val="20"/>
          <w:shd w:val="clear" w:color="auto" w:fill="FFFFFF"/>
        </w:rPr>
        <w:t>DerSimonian and Laird method</w:t>
      </w:r>
      <w:r w:rsidRPr="001701E6">
        <w:rPr>
          <w:rFonts w:ascii="Arial" w:eastAsia="Calibri" w:hAnsi="Arial" w:cs="Arial"/>
          <w:sz w:val="20"/>
          <w:szCs w:val="20"/>
        </w:rPr>
        <w:t xml:space="preserve">) for sensitivity analyses. </w:t>
      </w:r>
    </w:p>
    <w:p w14:paraId="7EAB7A8A" w14:textId="07015C97" w:rsidR="004871A3" w:rsidRPr="001701E6" w:rsidRDefault="004871A3" w:rsidP="001701E6">
      <w:pPr>
        <w:spacing w:line="360" w:lineRule="auto"/>
        <w:rPr>
          <w:rFonts w:ascii="Arial" w:eastAsia="Calibri" w:hAnsi="Arial" w:cs="Arial"/>
          <w:sz w:val="20"/>
          <w:szCs w:val="20"/>
        </w:rPr>
      </w:pPr>
      <w:r w:rsidRPr="001701E6">
        <w:rPr>
          <w:rFonts w:ascii="Arial" w:eastAsia="Calibri" w:hAnsi="Arial" w:cs="Arial"/>
          <w:sz w:val="20"/>
          <w:szCs w:val="20"/>
          <w:shd w:val="clear" w:color="auto" w:fill="FFFFFF"/>
        </w:rPr>
        <w:t>T</w:t>
      </w:r>
      <w:r w:rsidRPr="001701E6">
        <w:rPr>
          <w:rFonts w:ascii="Arial" w:eastAsia="Calibri" w:hAnsi="Arial" w:cs="Arial"/>
          <w:sz w:val="20"/>
          <w:szCs w:val="20"/>
        </w:rPr>
        <w:t>he main two-sample MR analyses w</w:t>
      </w:r>
      <w:r w:rsidR="002D0C0D" w:rsidRPr="001701E6">
        <w:rPr>
          <w:rFonts w:ascii="Arial" w:eastAsia="Calibri" w:hAnsi="Arial" w:cs="Arial"/>
          <w:sz w:val="20"/>
          <w:szCs w:val="20"/>
        </w:rPr>
        <w:t>ill be</w:t>
      </w:r>
      <w:r w:rsidRPr="001701E6">
        <w:rPr>
          <w:rFonts w:ascii="Arial" w:eastAsia="Calibri" w:hAnsi="Arial" w:cs="Arial"/>
          <w:sz w:val="20"/>
          <w:szCs w:val="20"/>
        </w:rPr>
        <w:t xml:space="preserve"> carried out using the inverse variance weighted (IVW) method</w:t>
      </w:r>
      <w:r w:rsidRPr="001701E6">
        <w:rPr>
          <w:rFonts w:ascii="Arial" w:eastAsia="Calibri" w:hAnsi="Arial" w:cs="Arial"/>
          <w:sz w:val="20"/>
          <w:szCs w:val="20"/>
        </w:rPr>
        <w:fldChar w:fldCharType="begin"/>
      </w:r>
      <w:r w:rsidR="001701E6" w:rsidRPr="001701E6">
        <w:rPr>
          <w:rFonts w:ascii="Arial" w:eastAsia="Calibri" w:hAnsi="Arial" w:cs="Arial"/>
          <w:sz w:val="20"/>
          <w:szCs w:val="20"/>
        </w:rPr>
        <w:instrText xml:space="preserve"> ADDIN EN.CITE &lt;EndNote&gt;&lt;Cite&gt;&lt;Author&gt;Burgess&lt;/Author&gt;&lt;Year&gt;2013&lt;/Year&gt;&lt;RecNum&gt;1357&lt;/RecNum&gt;&lt;DisplayText&gt;(6)&lt;/DisplayText&gt;&lt;record&gt;&lt;rec-number&gt;1357&lt;/rec-number&gt;&lt;foreign-keys&gt;&lt;key app="EN" db-id="wvxf2sa0tadx0pe9aed59xwvzezrpdpa0d55" timestamp="1536155241" guid="4de686c8-04b6-489c-9021-a201e0a3eb48"&gt;1357&lt;/key&gt;&lt;/foreign-keys&gt;&lt;ref-type name="Journal Article"&gt;17&lt;/ref-type&gt;&lt;contributors&gt;&lt;authors&gt;&lt;author&gt;Burgess, Stephen&lt;/author&gt;&lt;author&gt;Butterworth, Adam&lt;/author&gt;&lt;author&gt;Thompson, Simon G %J Genetic epidemiology&lt;/author&gt;&lt;/authors&gt;&lt;/contributors&gt;&lt;titles&gt;&lt;title&gt;Mendelian randomization analysis with multiple genetic variants using summarized data&lt;/title&gt;&lt;/titles&gt;&lt;pages&gt;658-665&lt;/pages&gt;&lt;volume&gt;37&lt;/volume&gt;&lt;number&gt;7&lt;/number&gt;&lt;dates&gt;&lt;year&gt;2013&lt;/year&gt;&lt;/dates&gt;&lt;isbn&gt;0741-0395&lt;/isbn&gt;&lt;urls&gt;&lt;/urls&gt;&lt;/record&gt;&lt;/Cite&gt;&lt;/EndNote&gt;</w:instrText>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6)</w:t>
      </w:r>
      <w:r w:rsidRPr="001701E6">
        <w:rPr>
          <w:rFonts w:ascii="Arial" w:eastAsia="Calibri" w:hAnsi="Arial" w:cs="Arial"/>
          <w:sz w:val="20"/>
          <w:szCs w:val="20"/>
        </w:rPr>
        <w:fldChar w:fldCharType="end"/>
      </w:r>
      <w:r w:rsidRPr="001701E6">
        <w:rPr>
          <w:rFonts w:ascii="Arial" w:eastAsia="Calibri" w:hAnsi="Arial" w:cs="Arial"/>
          <w:sz w:val="20"/>
          <w:szCs w:val="20"/>
        </w:rPr>
        <w:t>. In addition, we also conduct</w:t>
      </w:r>
      <w:r w:rsidR="002D0C0D" w:rsidRPr="001701E6">
        <w:rPr>
          <w:rFonts w:ascii="Arial" w:eastAsia="Calibri" w:hAnsi="Arial" w:cs="Arial"/>
          <w:sz w:val="20"/>
          <w:szCs w:val="20"/>
        </w:rPr>
        <w:t xml:space="preserve"> </w:t>
      </w:r>
      <w:r w:rsidRPr="001701E6">
        <w:rPr>
          <w:rFonts w:ascii="Arial" w:eastAsia="Calibri" w:hAnsi="Arial" w:cs="Arial"/>
          <w:sz w:val="20"/>
          <w:szCs w:val="20"/>
        </w:rPr>
        <w:t xml:space="preserve">a leave-one-out analysis at the study-level where the pooled IVW estimate </w:t>
      </w:r>
      <w:r w:rsidR="002D0C0D" w:rsidRPr="001701E6">
        <w:rPr>
          <w:rFonts w:ascii="Arial" w:eastAsia="Calibri" w:hAnsi="Arial" w:cs="Arial"/>
          <w:sz w:val="20"/>
          <w:szCs w:val="20"/>
        </w:rPr>
        <w:t>i</w:t>
      </w:r>
      <w:r w:rsidRPr="001701E6">
        <w:rPr>
          <w:rFonts w:ascii="Arial" w:eastAsia="Calibri" w:hAnsi="Arial" w:cs="Arial"/>
          <w:sz w:val="20"/>
          <w:szCs w:val="20"/>
        </w:rPr>
        <w:t xml:space="preserve">s re-computed removing one study at a time to check whether pooled results </w:t>
      </w:r>
      <w:r w:rsidR="002D0C0D" w:rsidRPr="001701E6">
        <w:rPr>
          <w:rFonts w:ascii="Arial" w:eastAsia="Calibri" w:hAnsi="Arial" w:cs="Arial"/>
          <w:sz w:val="20"/>
          <w:szCs w:val="20"/>
        </w:rPr>
        <w:t xml:space="preserve">are </w:t>
      </w:r>
      <w:r w:rsidRPr="001701E6">
        <w:rPr>
          <w:rFonts w:ascii="Arial" w:eastAsia="Calibri" w:hAnsi="Arial" w:cs="Arial"/>
          <w:sz w:val="20"/>
          <w:szCs w:val="20"/>
        </w:rPr>
        <w:t>driven by a single study.</w:t>
      </w:r>
    </w:p>
    <w:p w14:paraId="1388EEA8" w14:textId="4457ABC1" w:rsidR="004871A3" w:rsidRPr="001701E6" w:rsidRDefault="004871A3" w:rsidP="001701E6">
      <w:pPr>
        <w:spacing w:line="360" w:lineRule="auto"/>
        <w:rPr>
          <w:rFonts w:ascii="Arial" w:eastAsia="Calibri" w:hAnsi="Arial" w:cs="Arial"/>
          <w:sz w:val="20"/>
          <w:szCs w:val="20"/>
        </w:rPr>
      </w:pPr>
      <w:r w:rsidRPr="001701E6">
        <w:rPr>
          <w:rFonts w:ascii="Arial" w:eastAsia="Calibri" w:hAnsi="Arial" w:cs="Arial"/>
          <w:sz w:val="20"/>
          <w:szCs w:val="20"/>
        </w:rPr>
        <w:t>We conduct</w:t>
      </w:r>
      <w:r w:rsidR="002D0C0D" w:rsidRPr="001701E6">
        <w:rPr>
          <w:rFonts w:ascii="Arial" w:eastAsia="Calibri" w:hAnsi="Arial" w:cs="Arial"/>
          <w:sz w:val="20"/>
          <w:szCs w:val="20"/>
        </w:rPr>
        <w:t xml:space="preserve"> </w:t>
      </w:r>
      <w:r w:rsidRPr="001701E6">
        <w:rPr>
          <w:rFonts w:ascii="Arial" w:eastAsia="Calibri" w:hAnsi="Arial" w:cs="Arial"/>
          <w:sz w:val="20"/>
          <w:szCs w:val="20"/>
        </w:rPr>
        <w:t xml:space="preserve">a series of sensitivity analyses to </w:t>
      </w:r>
      <w:r w:rsidRPr="001701E6">
        <w:rPr>
          <w:rFonts w:ascii="Arial" w:eastAsia="Calibri" w:hAnsi="Arial" w:cs="Arial"/>
          <w:iCs/>
          <w:sz w:val="20"/>
          <w:szCs w:val="20"/>
        </w:rPr>
        <w:t>explore</w:t>
      </w:r>
      <w:r w:rsidRPr="001701E6">
        <w:rPr>
          <w:rFonts w:ascii="Arial" w:eastAsia="Calibri" w:hAnsi="Arial" w:cs="Arial"/>
          <w:sz w:val="20"/>
          <w:szCs w:val="20"/>
        </w:rPr>
        <w:t xml:space="preserve"> the plausibility of the core Mendelian randomization assumption that any effect of SNPs on the outcomes is fully mediated by maternal BMI. We explore</w:t>
      </w:r>
      <w:r w:rsidR="002D0C0D" w:rsidRPr="001701E6">
        <w:rPr>
          <w:rFonts w:ascii="Arial" w:eastAsia="Calibri" w:hAnsi="Arial" w:cs="Arial"/>
          <w:sz w:val="20"/>
          <w:szCs w:val="20"/>
        </w:rPr>
        <w:t xml:space="preserve"> t</w:t>
      </w:r>
      <w:r w:rsidRPr="001701E6">
        <w:rPr>
          <w:rFonts w:ascii="Arial" w:eastAsia="Calibri" w:hAnsi="Arial" w:cs="Arial"/>
          <w:sz w:val="20"/>
          <w:szCs w:val="20"/>
        </w:rPr>
        <w:t>he potential presence of invalid instruments (e.g. due to SNPs affecting the outcomes through pathways not mediated by BMI) by: (i) assessing between-SNP heterogeneity and directional pleiotropy in effect estimates using Cochran’s Q-statistic and the MR-Egger intercept test</w:t>
      </w:r>
      <w:r w:rsidRPr="001701E6">
        <w:rPr>
          <w:rFonts w:ascii="Arial" w:eastAsia="Calibri" w:hAnsi="Arial" w:cs="Arial"/>
          <w:sz w:val="20"/>
          <w:szCs w:val="20"/>
        </w:rPr>
        <w:fldChar w:fldCharType="begin">
          <w:fldData xml:space="preserve">PEVuZE5vdGU+PENpdGU+PEF1dGhvcj5Cb3dkZW48L0F1dGhvcj48WWVhcj4yMDE1PC9ZZWFyPjxS
ZWNOdW0+NTU8L1JlY051bT48RGlzcGxheVRleHQ+KDcpPC9EaXNwbGF5VGV4dD48cmVjb3JkPjxy
ZWMtbnVtYmVyPjU1PC9yZWMtbnVtYmVyPjxmb3JlaWduLWtleXM+PGtleSBhcHA9IkVOIiBkYi1p
ZD0iejV4dnJ4MHowMHN4NXRlcDlzZng5cjVyd3cyOXplYXphNXBhIiB0aW1lc3RhbXA9IjE0NzY3
OTAyNTUiPjU1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C90aXRsZXM+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</w:fldData>
        </w:fldChar>
      </w:r>
      <w:r w:rsidR="001701E6" w:rsidRPr="001701E6">
        <w:rPr>
          <w:rFonts w:ascii="Arial" w:eastAsia="Calibri" w:hAnsi="Arial" w:cs="Arial"/>
          <w:sz w:val="20"/>
          <w:szCs w:val="20"/>
        </w:rPr>
        <w:instrText xml:space="preserve"> ADDIN EN.CITE </w:instrText>
      </w:r>
      <w:r w:rsidR="001701E6" w:rsidRPr="001701E6">
        <w:rPr>
          <w:rFonts w:ascii="Arial" w:eastAsia="Calibri" w:hAnsi="Arial" w:cs="Arial"/>
          <w:sz w:val="20"/>
          <w:szCs w:val="20"/>
        </w:rPr>
        <w:fldChar w:fldCharType="begin">
          <w:fldData xml:space="preserve">PEVuZE5vdGU+PENpdGU+PEF1dGhvcj5Cb3dkZW48L0F1dGhvcj48WWVhcj4yMDE1PC9ZZWFyPjxS
ZWNOdW0+NTU8L1JlY051bT48RGlzcGxheVRleHQ+KDcpPC9EaXNwbGF5VGV4dD48cmVjb3JkPjxy
ZWMtbnVtYmVyPjU1PC9yZWMtbnVtYmVyPjxmb3JlaWduLWtleXM+PGtleSBhcHA9IkVOIiBkYi1p
ZD0iejV4dnJ4MHowMHN4NXRlcDlzZng5cjVyd3cyOXplYXphNXBhIiB0aW1lc3RhbXA9IjE0NzY3
OTAyNTUiPjU1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C90aXRsZXM+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</w:fldData>
        </w:fldChar>
      </w:r>
      <w:r w:rsidR="001701E6" w:rsidRPr="001701E6">
        <w:rPr>
          <w:rFonts w:ascii="Arial" w:eastAsia="Calibri" w:hAnsi="Arial" w:cs="Arial"/>
          <w:sz w:val="20"/>
          <w:szCs w:val="20"/>
        </w:rPr>
        <w:instrText xml:space="preserve"> ADDIN EN.CITE.DATA </w:instrText>
      </w:r>
      <w:r w:rsidR="001701E6" w:rsidRPr="001701E6">
        <w:rPr>
          <w:rFonts w:ascii="Arial" w:eastAsia="Calibri" w:hAnsi="Arial" w:cs="Arial"/>
          <w:sz w:val="20"/>
          <w:szCs w:val="20"/>
        </w:rPr>
      </w:r>
      <w:r w:rsidR="001701E6" w:rsidRPr="001701E6">
        <w:rPr>
          <w:rFonts w:ascii="Arial" w:eastAsia="Calibri" w:hAnsi="Arial" w:cs="Arial"/>
          <w:sz w:val="20"/>
          <w:szCs w:val="20"/>
        </w:rPr>
        <w:fldChar w:fldCharType="end"/>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7)</w:t>
      </w:r>
      <w:r w:rsidRPr="001701E6">
        <w:rPr>
          <w:rFonts w:ascii="Arial" w:eastAsia="Calibri" w:hAnsi="Arial" w:cs="Arial"/>
          <w:sz w:val="20"/>
          <w:szCs w:val="20"/>
        </w:rPr>
        <w:fldChar w:fldCharType="end"/>
      </w:r>
      <w:r w:rsidRPr="001701E6">
        <w:rPr>
          <w:rFonts w:ascii="Arial" w:eastAsia="Calibri" w:hAnsi="Arial" w:cs="Arial"/>
          <w:sz w:val="20"/>
          <w:szCs w:val="20"/>
        </w:rPr>
        <w:t>, respectively; (ii) checking for the presence of outlying SNPs using leave-one-out analysis at the SNP level; (iii) using other Mendelian randomization methods that are more robust to invalid instruments than IVW (MR-Egger</w:t>
      </w:r>
      <w:r w:rsidRPr="001701E6">
        <w:rPr>
          <w:rFonts w:ascii="Arial" w:eastAsia="Calibri" w:hAnsi="Arial" w:cs="Arial"/>
          <w:sz w:val="20"/>
          <w:szCs w:val="20"/>
        </w:rPr>
        <w:fldChar w:fldCharType="begin">
          <w:fldData xml:space="preserve">PEVuZE5vdGU+PENpdGU+PEF1dGhvcj5Cb3dkZW48L0F1dGhvcj48WWVhcj4yMDE1PC9ZZWFyPjxS
ZWNOdW0+NTU8L1JlY051bT48RGlzcGxheVRleHQ+KDcpPC9EaXNwbGF5VGV4dD48cmVjb3JkPjxy
ZWMtbnVtYmVyPjU1PC9yZWMtbnVtYmVyPjxmb3JlaWduLWtleXM+PGtleSBhcHA9IkVOIiBkYi1p
ZD0iejV4dnJ4MHowMHN4NXRlcDlzZng5cjVyd3cyOXplYXphNXBhIiB0aW1lc3RhbXA9IjE0NzY3
OTAyNTUiPjU1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C90aXRsZXM+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</w:fldData>
        </w:fldChar>
      </w:r>
      <w:r w:rsidR="001701E6" w:rsidRPr="001701E6">
        <w:rPr>
          <w:rFonts w:ascii="Arial" w:eastAsia="Calibri" w:hAnsi="Arial" w:cs="Arial"/>
          <w:sz w:val="20"/>
          <w:szCs w:val="20"/>
        </w:rPr>
        <w:instrText xml:space="preserve"> ADDIN EN.CITE </w:instrText>
      </w:r>
      <w:r w:rsidR="001701E6" w:rsidRPr="001701E6">
        <w:rPr>
          <w:rFonts w:ascii="Arial" w:eastAsia="Calibri" w:hAnsi="Arial" w:cs="Arial"/>
          <w:sz w:val="20"/>
          <w:szCs w:val="20"/>
        </w:rPr>
        <w:fldChar w:fldCharType="begin">
          <w:fldData xml:space="preserve">PEVuZE5vdGU+PENpdGU+PEF1dGhvcj5Cb3dkZW48L0F1dGhvcj48WWVhcj4yMDE1PC9ZZWFyPjxS
ZWNOdW0+NTU8L1JlY051bT48RGlzcGxheVRleHQ+KDcpPC9EaXNwbGF5VGV4dD48cmVjb3JkPjxy
ZWMtbnVtYmVyPjU1PC9yZWMtbnVtYmVyPjxmb3JlaWduLWtleXM+PGtleSBhcHA9IkVOIiBkYi1p
ZD0iejV4dnJ4MHowMHN4NXRlcDlzZng5cjVyd3cyOXplYXphNXBhIiB0aW1lc3RhbXA9IjE0NzY3
OTAyNTUiPjU1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C90aXRsZXM+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</w:fldData>
        </w:fldChar>
      </w:r>
      <w:r w:rsidR="001701E6" w:rsidRPr="001701E6">
        <w:rPr>
          <w:rFonts w:ascii="Arial" w:eastAsia="Calibri" w:hAnsi="Arial" w:cs="Arial"/>
          <w:sz w:val="20"/>
          <w:szCs w:val="20"/>
        </w:rPr>
        <w:instrText xml:space="preserve"> ADDIN EN.CITE.DATA </w:instrText>
      </w:r>
      <w:r w:rsidR="001701E6" w:rsidRPr="001701E6">
        <w:rPr>
          <w:rFonts w:ascii="Arial" w:eastAsia="Calibri" w:hAnsi="Arial" w:cs="Arial"/>
          <w:sz w:val="20"/>
          <w:szCs w:val="20"/>
        </w:rPr>
      </w:r>
      <w:r w:rsidR="001701E6" w:rsidRPr="001701E6">
        <w:rPr>
          <w:rFonts w:ascii="Arial" w:eastAsia="Calibri" w:hAnsi="Arial" w:cs="Arial"/>
          <w:sz w:val="20"/>
          <w:szCs w:val="20"/>
        </w:rPr>
        <w:fldChar w:fldCharType="end"/>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7)</w:t>
      </w:r>
      <w:r w:rsidRPr="001701E6">
        <w:rPr>
          <w:rFonts w:ascii="Arial" w:eastAsia="Calibri" w:hAnsi="Arial" w:cs="Arial"/>
          <w:sz w:val="20"/>
          <w:szCs w:val="20"/>
        </w:rPr>
        <w:fldChar w:fldCharType="end"/>
      </w:r>
      <w:r w:rsidRPr="001701E6">
        <w:rPr>
          <w:rFonts w:ascii="Arial" w:eastAsia="Calibri" w:hAnsi="Arial" w:cs="Arial"/>
          <w:sz w:val="20"/>
          <w:szCs w:val="20"/>
        </w:rPr>
        <w:t>, weighted median</w:t>
      </w:r>
      <w:r w:rsidRPr="001701E6">
        <w:rPr>
          <w:rFonts w:ascii="Arial" w:eastAsia="Calibri" w:hAnsi="Arial" w:cs="Arial"/>
          <w:sz w:val="20"/>
          <w:szCs w:val="20"/>
        </w:rPr>
        <w:fldChar w:fldCharType="begin"/>
      </w:r>
      <w:r w:rsidR="001701E6" w:rsidRPr="001701E6">
        <w:rPr>
          <w:rFonts w:ascii="Arial" w:eastAsia="Calibri" w:hAnsi="Arial" w:cs="Arial"/>
          <w:sz w:val="20"/>
          <w:szCs w:val="20"/>
        </w:rPr>
        <w:instrText xml:space="preserve"> ADDIN EN.CITE &lt;EndNote&gt;&lt;Cite&gt;&lt;Author&gt;Bowden&lt;/Author&gt;&lt;Year&gt;2016&lt;/Year&gt;&lt;RecNum&gt;1359&lt;/RecNum&gt;&lt;DisplayText&gt;(8)&lt;/DisplayText&gt;&lt;record&gt;&lt;rec-number&gt;1359&lt;/rec-number&gt;&lt;foreign-keys&gt;&lt;key app="EN" db-id="wvxf2sa0tadx0pe9aed59xwvzezrpdpa0d55" timestamp="1536155275" guid="0fa51798-83bf-4b47-bc6c-327236fe2b7e"&gt;1359&lt;/key&gt;&lt;/foreign-keys&gt;&lt;ref-type name="Journal Article"&gt;17&lt;/ref-type&gt;&lt;contributors&gt;&lt;authors&gt;&lt;author&gt;Bowden, Jack&lt;/author&gt;&lt;author&gt;Davey Smith, George&lt;/author&gt;&lt;author&gt;Haycock, Philip C&lt;/author&gt;&lt;author&gt;Burgess, Stephen %J Genetic epidemiology&lt;/author&gt;&lt;/authors&gt;&lt;/contributors&gt;&lt;titles&gt;&lt;title&gt;Consistent estimation in Mendelian randomization with some invalid instruments using a weighted median estimator&lt;/title&gt;&lt;/titles&gt;&lt;pages&gt;304-314&lt;/pages&gt;&lt;volume&gt;40&lt;/volume&gt;&lt;number&gt;4&lt;/number&gt;&lt;dates&gt;&lt;year&gt;2016&lt;/year&gt;&lt;/dates&gt;&lt;isbn&gt;0741-0395&lt;/isbn&gt;&lt;urls&gt;&lt;/urls&gt;&lt;/record&gt;&lt;/Cite&gt;&lt;/EndNote&gt;</w:instrText>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8)</w:t>
      </w:r>
      <w:r w:rsidRPr="001701E6">
        <w:rPr>
          <w:rFonts w:ascii="Arial" w:eastAsia="Calibri" w:hAnsi="Arial" w:cs="Arial"/>
          <w:sz w:val="20"/>
          <w:szCs w:val="20"/>
        </w:rPr>
        <w:fldChar w:fldCharType="end"/>
      </w:r>
      <w:r w:rsidRPr="001701E6">
        <w:rPr>
          <w:rFonts w:ascii="Arial" w:eastAsia="Calibri" w:hAnsi="Arial" w:cs="Arial"/>
          <w:sz w:val="20"/>
          <w:szCs w:val="20"/>
        </w:rPr>
        <w:t xml:space="preserve"> and weighted mode</w:t>
      </w:r>
      <w:r w:rsidRPr="001701E6">
        <w:rPr>
          <w:rFonts w:ascii="Arial" w:eastAsia="Calibri" w:hAnsi="Arial" w:cs="Arial"/>
          <w:sz w:val="20"/>
          <w:szCs w:val="20"/>
        </w:rPr>
        <w:fldChar w:fldCharType="begin"/>
      </w:r>
      <w:r w:rsidR="001701E6" w:rsidRPr="001701E6">
        <w:rPr>
          <w:rFonts w:ascii="Arial" w:eastAsia="Calibri" w:hAnsi="Arial" w:cs="Arial"/>
          <w:sz w:val="20"/>
          <w:szCs w:val="20"/>
        </w:rPr>
        <w:instrText xml:space="preserve"> ADDIN EN.CITE &lt;EndNote&gt;&lt;Cite&gt;&lt;Author&gt;Hartwig&lt;/Author&gt;&lt;Year&gt;2017&lt;/Year&gt;&lt;RecNum&gt;1360&lt;/RecNum&gt;&lt;DisplayText&gt;(9)&lt;/DisplayText&gt;&lt;record&gt;&lt;rec-number&gt;1360&lt;/rec-number&gt;&lt;foreign-keys&gt;&lt;key app="EN" db-id="wvxf2sa0tadx0pe9aed59xwvzezrpdpa0d55" timestamp="1536155292" guid="415a2d40-7a64-4ff8-969e-fd8eb24555a5"&gt;1360&lt;/key&gt;&lt;/foreign-keys&gt;&lt;ref-type name="Journal Article"&gt;17&lt;/ref-type&gt;&lt;contributors&gt;&lt;authors&gt;&lt;author&gt;Hartwig, Fernando Pires&lt;/author&gt;&lt;author&gt;Davey Smith, George&lt;/author&gt;&lt;author&gt;Bowden, Jack %J International journal of epidemiology&lt;/author&gt;&lt;/authors&gt;&lt;/contributors&gt;&lt;titles&gt;&lt;title&gt;Robust inference in summary data Mendelian randomization via the zero modal pleiotropy assumption&lt;/title&gt;&lt;/titles&gt;&lt;pages&gt;1985-1998&lt;/pages&gt;&lt;volume&gt;46&lt;/volume&gt;&lt;number&gt;6&lt;/number&gt;&lt;dates&gt;&lt;year&gt;2017&lt;/year&gt;&lt;/dates&gt;&lt;isbn&gt;0300-5771&lt;/isbn&gt;&lt;urls&gt;&lt;/urls&gt;&lt;/record&gt;&lt;/Cite&gt;&lt;/EndNote&gt;</w:instrText>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9)</w:t>
      </w:r>
      <w:r w:rsidRPr="001701E6">
        <w:rPr>
          <w:rFonts w:ascii="Arial" w:eastAsia="Calibri" w:hAnsi="Arial" w:cs="Arial"/>
          <w:sz w:val="20"/>
          <w:szCs w:val="20"/>
        </w:rPr>
        <w:fldChar w:fldCharType="end"/>
      </w:r>
      <w:r w:rsidRPr="001701E6">
        <w:rPr>
          <w:rFonts w:ascii="Arial" w:eastAsia="Calibri" w:hAnsi="Arial" w:cs="Arial"/>
          <w:sz w:val="20"/>
          <w:szCs w:val="20"/>
        </w:rPr>
        <w:t>). For offspring outcomes</w:t>
      </w:r>
      <w:r w:rsidR="001701E6" w:rsidRPr="001701E6">
        <w:rPr>
          <w:rFonts w:ascii="Arial" w:eastAsia="Calibri" w:hAnsi="Arial" w:cs="Arial"/>
          <w:sz w:val="20"/>
          <w:szCs w:val="20"/>
        </w:rPr>
        <w:t xml:space="preserve">, </w:t>
      </w:r>
      <w:r w:rsidRPr="001701E6">
        <w:rPr>
          <w:rFonts w:ascii="Arial" w:eastAsia="Calibri" w:hAnsi="Arial" w:cs="Arial"/>
          <w:sz w:val="20"/>
          <w:szCs w:val="20"/>
        </w:rPr>
        <w:t>we repeat</w:t>
      </w:r>
      <w:r w:rsidR="002D0C0D" w:rsidRPr="001701E6">
        <w:rPr>
          <w:rFonts w:ascii="Arial" w:eastAsia="Calibri" w:hAnsi="Arial" w:cs="Arial"/>
          <w:sz w:val="20"/>
          <w:szCs w:val="20"/>
        </w:rPr>
        <w:t xml:space="preserve"> </w:t>
      </w:r>
      <w:r w:rsidRPr="001701E6">
        <w:rPr>
          <w:rFonts w:ascii="Arial" w:eastAsia="Calibri" w:hAnsi="Arial" w:cs="Arial"/>
          <w:sz w:val="20"/>
          <w:szCs w:val="20"/>
        </w:rPr>
        <w:t xml:space="preserve">the IVW analyses using </w:t>
      </w:r>
      <w:r w:rsidRPr="001701E6">
        <w:rPr>
          <w:rFonts w:ascii="Arial" w:eastAsia="Calibri" w:hAnsi="Arial" w:cs="Arial"/>
          <w:color w:val="000000"/>
          <w:sz w:val="20"/>
          <w:szCs w:val="20"/>
          <w:shd w:val="clear" w:color="auto" w:fill="FFFFFF"/>
        </w:rPr>
        <w:t>summary data for the SNP-outcomes associations adjusted</w:t>
      </w:r>
      <w:r w:rsidRPr="001701E6">
        <w:rPr>
          <w:rFonts w:ascii="Arial" w:eastAsia="Calibri" w:hAnsi="Arial" w:cs="Arial"/>
          <w:sz w:val="20"/>
          <w:szCs w:val="20"/>
        </w:rPr>
        <w:t xml:space="preserve"> for offspring genotype since maternal BMI genetic variants might influence offspring outcomes (e.g. birthweight) due the </w:t>
      </w:r>
      <w:proofErr w:type="spellStart"/>
      <w:r w:rsidRPr="001701E6">
        <w:rPr>
          <w:rFonts w:ascii="Arial" w:eastAsia="Calibri" w:hAnsi="Arial" w:cs="Arial"/>
          <w:sz w:val="20"/>
          <w:szCs w:val="20"/>
        </w:rPr>
        <w:t>fetus</w:t>
      </w:r>
      <w:proofErr w:type="spellEnd"/>
      <w:r w:rsidRPr="001701E6">
        <w:rPr>
          <w:rFonts w:ascii="Arial" w:eastAsia="Calibri" w:hAnsi="Arial" w:cs="Arial"/>
          <w:sz w:val="20"/>
          <w:szCs w:val="20"/>
        </w:rPr>
        <w:t xml:space="preserve"> inheriting these variants from the mother rather than due to a causal effect of maternal BMI influencing the intra-uterine environment.</w:t>
      </w:r>
      <w:r w:rsidRPr="001701E6">
        <w:rPr>
          <w:rFonts w:ascii="Arial" w:eastAsia="Calibri" w:hAnsi="Arial" w:cs="Arial"/>
          <w:sz w:val="20"/>
          <w:szCs w:val="20"/>
        </w:rPr>
        <w:fldChar w:fldCharType="begin">
          <w:fldData xml:space="preserve">PEVuZE5vdGU+PENpdGU+PEF1dGhvcj5XYXJyaW5ndG9uPC9BdXRob3I+PFllYXI+MjAxOTwvWWVh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IdW1hbiBEZXZlbG9wbWVudCBhbmQgSGVhbHRoLCBGYWN1bHR5IG9m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</w:fldData>
        </w:fldChar>
      </w:r>
      <w:r w:rsidR="001701E6" w:rsidRPr="001701E6">
        <w:rPr>
          <w:rFonts w:ascii="Arial" w:eastAsia="Calibri" w:hAnsi="Arial" w:cs="Arial"/>
          <w:sz w:val="20"/>
          <w:szCs w:val="20"/>
        </w:rPr>
        <w:instrText xml:space="preserve"> ADDIN EN.CITE </w:instrText>
      </w:r>
      <w:r w:rsidR="001701E6" w:rsidRPr="001701E6">
        <w:rPr>
          <w:rFonts w:ascii="Arial" w:eastAsia="Calibri" w:hAnsi="Arial" w:cs="Arial"/>
          <w:sz w:val="20"/>
          <w:szCs w:val="20"/>
        </w:rPr>
        <w:fldChar w:fldCharType="begin">
          <w:fldData xml:space="preserve">PEVuZE5vdGU+PENpdGU+PEF1dGhvcj5XYXJyaW5ndG9uPC9BdXRob3I+PFllYXI+MjAxOTwvWWVh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IdW1hbiBEZXZlbG9wbWVudCBhbmQgSGVhbHRoLCBGYWN1bHR5IG9m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</w:fldData>
        </w:fldChar>
      </w:r>
      <w:r w:rsidR="001701E6" w:rsidRPr="001701E6">
        <w:rPr>
          <w:rFonts w:ascii="Arial" w:eastAsia="Calibri" w:hAnsi="Arial" w:cs="Arial"/>
          <w:sz w:val="20"/>
          <w:szCs w:val="20"/>
        </w:rPr>
        <w:instrText xml:space="preserve"> ADDIN EN.CITE.DATA </w:instrText>
      </w:r>
      <w:r w:rsidR="001701E6" w:rsidRPr="001701E6">
        <w:rPr>
          <w:rFonts w:ascii="Arial" w:eastAsia="Calibri" w:hAnsi="Arial" w:cs="Arial"/>
          <w:sz w:val="20"/>
          <w:szCs w:val="20"/>
        </w:rPr>
      </w:r>
      <w:r w:rsidR="001701E6" w:rsidRPr="001701E6">
        <w:rPr>
          <w:rFonts w:ascii="Arial" w:eastAsia="Calibri" w:hAnsi="Arial" w:cs="Arial"/>
          <w:sz w:val="20"/>
          <w:szCs w:val="20"/>
        </w:rPr>
        <w:fldChar w:fldCharType="end"/>
      </w:r>
      <w:r w:rsidRPr="001701E6">
        <w:rPr>
          <w:rFonts w:ascii="Arial" w:eastAsia="Calibri" w:hAnsi="Arial" w:cs="Arial"/>
          <w:sz w:val="20"/>
          <w:szCs w:val="20"/>
        </w:rPr>
        <w:fldChar w:fldCharType="separate"/>
      </w:r>
      <w:r w:rsidR="001701E6" w:rsidRPr="001701E6">
        <w:rPr>
          <w:rFonts w:ascii="Arial" w:eastAsia="Calibri" w:hAnsi="Arial" w:cs="Arial"/>
          <w:noProof/>
          <w:sz w:val="20"/>
          <w:szCs w:val="20"/>
        </w:rPr>
        <w:t>(10-12)</w:t>
      </w:r>
      <w:r w:rsidRPr="001701E6">
        <w:rPr>
          <w:rFonts w:ascii="Arial" w:eastAsia="Calibri" w:hAnsi="Arial" w:cs="Arial"/>
          <w:sz w:val="20"/>
          <w:szCs w:val="20"/>
        </w:rPr>
        <w:fldChar w:fldCharType="end"/>
      </w:r>
      <w:r w:rsidRPr="001701E6">
        <w:rPr>
          <w:rFonts w:ascii="Arial" w:eastAsia="Calibri" w:hAnsi="Arial" w:cs="Arial"/>
          <w:sz w:val="20"/>
          <w:szCs w:val="20"/>
        </w:rPr>
        <w:t xml:space="preserve"> </w:t>
      </w:r>
    </w:p>
    <w:p w14:paraId="07385383" w14:textId="77777777" w:rsidR="004871A3" w:rsidRPr="004871A3" w:rsidRDefault="004871A3" w:rsidP="00686750">
      <w:pPr>
        <w:spacing w:line="360" w:lineRule="auto"/>
        <w:rPr>
          <w:rFonts w:ascii="Arial" w:eastAsia="Calibri" w:hAnsi="Arial" w:cs="Arial"/>
        </w:rPr>
      </w:pPr>
    </w:p>
    <w:p w14:paraId="2581E15D" w14:textId="77777777" w:rsidR="001701E6" w:rsidRDefault="001701E6" w:rsidP="00EC24AE">
      <w:pPr>
        <w:pStyle w:val="Heading1"/>
      </w:pPr>
      <w:r>
        <w:t>References</w:t>
      </w:r>
    </w:p>
    <w:p w14:paraId="206B1537" w14:textId="77777777" w:rsidR="001701E6" w:rsidRDefault="001701E6" w:rsidP="00EC24AE">
      <w:pPr>
        <w:pStyle w:val="Heading1"/>
      </w:pPr>
    </w:p>
    <w:p w14:paraId="30B3131C" w14:textId="77777777" w:rsidR="001701E6" w:rsidRPr="001701E6" w:rsidRDefault="001701E6" w:rsidP="001701E6">
      <w:pPr>
        <w:pStyle w:val="EndNoteBibliography"/>
        <w:spacing w:after="0"/>
      </w:pPr>
      <w:r>
        <w:fldChar w:fldCharType="begin"/>
      </w:r>
      <w:r>
        <w:instrText xml:space="preserve"> ADDIN EN.REFLIST </w:instrText>
      </w:r>
      <w:r>
        <w:fldChar w:fldCharType="separate"/>
      </w:r>
      <w:r w:rsidRPr="001701E6">
        <w:t>1.</w:t>
      </w:r>
      <w:r w:rsidRPr="001701E6">
        <w:tab/>
        <w:t>Lawlor DA. Commentary: Two-sample Mendelian randomization: opportunities and challenges. Int J Epidemiol. 2016;45(3):908-15.</w:t>
      </w:r>
    </w:p>
    <w:p w14:paraId="0775B67B" w14:textId="77777777" w:rsidR="001701E6" w:rsidRPr="001701E6" w:rsidRDefault="001701E6" w:rsidP="001701E6">
      <w:pPr>
        <w:pStyle w:val="EndNoteBibliography"/>
        <w:spacing w:after="0"/>
      </w:pPr>
      <w:r w:rsidRPr="001701E6">
        <w:t>2.</w:t>
      </w:r>
      <w:r w:rsidRPr="001701E6">
        <w:tab/>
        <w:t>Locke AE, Kahali B, Berndt SI, Justice AE, Pers TH, Day FR, et al. Genetic studies of body mass index yield new insights for obesity biology. Nature. 2015;518(7538):197-206.</w:t>
      </w:r>
    </w:p>
    <w:p w14:paraId="22888770" w14:textId="77777777" w:rsidR="001701E6" w:rsidRPr="001701E6" w:rsidRDefault="001701E6" w:rsidP="001701E6">
      <w:pPr>
        <w:pStyle w:val="EndNoteBibliography"/>
        <w:spacing w:after="0"/>
      </w:pPr>
      <w:r w:rsidRPr="001701E6">
        <w:t>3.</w:t>
      </w:r>
      <w:r w:rsidRPr="001701E6">
        <w:tab/>
        <w:t>Speliotes EK, Willer CJ, Berndt SI, Monda KL, Thorleifsson G, Jackson AU, et al. Association analyses of 249,796 individuals reveal 18 new loci associated with body mass index. 2010;42(11):937.</w:t>
      </w:r>
    </w:p>
    <w:p w14:paraId="12419D59" w14:textId="77777777" w:rsidR="001701E6" w:rsidRPr="001701E6" w:rsidRDefault="001701E6" w:rsidP="001701E6">
      <w:pPr>
        <w:pStyle w:val="EndNoteBibliography"/>
        <w:spacing w:after="0"/>
      </w:pPr>
      <w:r w:rsidRPr="001701E6">
        <w:t>4.</w:t>
      </w:r>
      <w:r w:rsidRPr="001701E6">
        <w:tab/>
        <w:t>Burgess S, Davies NM, Thompson SG. Bias due to participant overlap in two-sample Mendelian randomization. Genet Epidemiol. 2016;40(7):597-608.</w:t>
      </w:r>
    </w:p>
    <w:p w14:paraId="6B4A1FEB" w14:textId="77777777" w:rsidR="001701E6" w:rsidRPr="001701E6" w:rsidRDefault="001701E6" w:rsidP="001701E6">
      <w:pPr>
        <w:pStyle w:val="EndNoteBibliography"/>
        <w:spacing w:after="0"/>
      </w:pPr>
      <w:r w:rsidRPr="001701E6">
        <w:t>5.</w:t>
      </w:r>
      <w:r w:rsidRPr="001701E6">
        <w:tab/>
        <w:t>Burgess S, Thompson SG. Bias in causal estimates from Mendelian randomization studies with weak instruments. Stat Med. 2011;30(11):1312-23.</w:t>
      </w:r>
    </w:p>
    <w:p w14:paraId="3B284840" w14:textId="77777777" w:rsidR="001701E6" w:rsidRPr="001701E6" w:rsidRDefault="001701E6" w:rsidP="001701E6">
      <w:pPr>
        <w:pStyle w:val="EndNoteBibliography"/>
        <w:spacing w:after="0"/>
      </w:pPr>
      <w:r w:rsidRPr="001701E6">
        <w:t>6.</w:t>
      </w:r>
      <w:r w:rsidRPr="001701E6">
        <w:tab/>
        <w:t>Burgess S, Butterworth A, Thompson SGJGe. Mendelian randomization analysis with multiple genetic variants using summarized data. 2013;37(7):658-65.</w:t>
      </w:r>
    </w:p>
    <w:p w14:paraId="305C7F9A" w14:textId="77777777" w:rsidR="001701E6" w:rsidRPr="001701E6" w:rsidRDefault="001701E6" w:rsidP="001701E6">
      <w:pPr>
        <w:pStyle w:val="EndNoteBibliography"/>
        <w:spacing w:after="0"/>
      </w:pPr>
      <w:r w:rsidRPr="001701E6">
        <w:t>7.</w:t>
      </w:r>
      <w:r w:rsidRPr="001701E6">
        <w:tab/>
        <w:t>Bowden J, Davey Smith G, Burgess S. Mendelian randomization with invalid instruments: effect estimation and bias detection through Egger regression. Int J Epidemiol. 2015;44(2):512-25.</w:t>
      </w:r>
    </w:p>
    <w:p w14:paraId="49E2A201" w14:textId="77777777" w:rsidR="001701E6" w:rsidRPr="001701E6" w:rsidRDefault="001701E6" w:rsidP="001701E6">
      <w:pPr>
        <w:pStyle w:val="EndNoteBibliography"/>
        <w:spacing w:after="0"/>
      </w:pPr>
      <w:r w:rsidRPr="001701E6">
        <w:t>8.</w:t>
      </w:r>
      <w:r w:rsidRPr="001701E6">
        <w:tab/>
        <w:t>Bowden J, Davey Smith G, Haycock PC, Burgess SJGe. Consistent estimation in Mendelian randomization with some invalid instruments using a weighted median estimator. 2016;40(4):304-14.</w:t>
      </w:r>
    </w:p>
    <w:p w14:paraId="1086A0FD" w14:textId="77777777" w:rsidR="001701E6" w:rsidRPr="001701E6" w:rsidRDefault="001701E6" w:rsidP="001701E6">
      <w:pPr>
        <w:pStyle w:val="EndNoteBibliography"/>
        <w:spacing w:after="0"/>
      </w:pPr>
      <w:r w:rsidRPr="001701E6">
        <w:t>9.</w:t>
      </w:r>
      <w:r w:rsidRPr="001701E6">
        <w:tab/>
        <w:t>Hartwig FP, Davey Smith G, Bowden JJIjoe. Robust inference in summary data Mendelian randomization via the zero modal pleiotropy assumption. 2017;46(6):1985-98.</w:t>
      </w:r>
    </w:p>
    <w:p w14:paraId="1B46B4E6" w14:textId="77777777" w:rsidR="001701E6" w:rsidRPr="001701E6" w:rsidRDefault="001701E6" w:rsidP="001701E6">
      <w:pPr>
        <w:pStyle w:val="EndNoteBibliography"/>
        <w:spacing w:after="0"/>
      </w:pPr>
      <w:r w:rsidRPr="001701E6">
        <w:t>10.</w:t>
      </w:r>
      <w:r w:rsidRPr="001701E6">
        <w:tab/>
        <w:t>Warrington NM, Beaumont RN, Horikoshi M, Day FR, Helgeland O, Laurin C, et al. Maternal and fetal genetic effects on birth weight and their relevance to cardio-metabolic risk factors. Nat Genet. 2019;51(5):804-14.</w:t>
      </w:r>
    </w:p>
    <w:p w14:paraId="4EB70C99" w14:textId="77777777" w:rsidR="001701E6" w:rsidRPr="001701E6" w:rsidRDefault="001701E6" w:rsidP="001701E6">
      <w:pPr>
        <w:pStyle w:val="EndNoteBibliography"/>
        <w:spacing w:after="0"/>
      </w:pPr>
      <w:r w:rsidRPr="001701E6">
        <w:t>11.</w:t>
      </w:r>
      <w:r w:rsidRPr="001701E6">
        <w:tab/>
        <w:t>Lawlor D, Richmond R, Warrington N, McMahon G, Davey Smith G, Bowden J, et al. Using Mendelian randomization to determine causal effects of maternal pregnancy (intrauterine) exposures on offspring outcomes: Sources of bias and methods for assessing them. Wellcome Open Res. 2017;2:11.</w:t>
      </w:r>
    </w:p>
    <w:p w14:paraId="6331A43E" w14:textId="77777777" w:rsidR="001701E6" w:rsidRPr="001701E6" w:rsidRDefault="001701E6" w:rsidP="001701E6">
      <w:pPr>
        <w:pStyle w:val="EndNoteBibliography"/>
      </w:pPr>
      <w:r w:rsidRPr="001701E6">
        <w:t>12.</w:t>
      </w:r>
      <w:r w:rsidRPr="001701E6">
        <w:tab/>
        <w:t>Evans DM, Moen GH, Hwang LD, Lawlor DA, Warrington NM. Elucidating the role of maternal environmental exposures on offspring health and disease using two-sample Mendelian randomization. Int J Epidemiol. 2019;48(3):861-75.</w:t>
      </w:r>
    </w:p>
    <w:p w14:paraId="58AC5A94" w14:textId="2F261648" w:rsidR="004871A3" w:rsidRPr="00686750" w:rsidRDefault="001701E6" w:rsidP="00EC24AE">
      <w:pPr>
        <w:pStyle w:val="Heading1"/>
      </w:pPr>
      <w:r>
        <w:fldChar w:fldCharType="end"/>
      </w:r>
    </w:p>
    <w:sectPr w:rsidR="004871A3" w:rsidRPr="00686750" w:rsidSect="005926A0">
      <w:headerReference w:type="even" r:id="rId8"/>
      <w:headerReference w:type="default" r:id="rId9"/>
      <w:footerReference w:type="even" r:id="rId10"/>
      <w:footerReference w:type="default" r:id="rId11"/>
      <w:headerReference w:type="first" r:id="rId12"/>
      <w:footerReference w:type="first" r:id="rId1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35D27" w14:textId="77777777" w:rsidR="00BA0224" w:rsidRDefault="00BA0224" w:rsidP="00A345CF">
      <w:pPr>
        <w:spacing w:after="0" w:line="240" w:lineRule="auto"/>
      </w:pPr>
      <w:r>
        <w:separator/>
      </w:r>
    </w:p>
  </w:endnote>
  <w:endnote w:type="continuationSeparator" w:id="0">
    <w:p w14:paraId="6809E963" w14:textId="77777777" w:rsidR="00BA0224" w:rsidRDefault="00BA0224" w:rsidP="00A34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3B221" w14:textId="77777777" w:rsidR="001701E6" w:rsidRDefault="00170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425448"/>
      <w:docPartObj>
        <w:docPartGallery w:val="Page Numbers (Bottom of Page)"/>
        <w:docPartUnique/>
      </w:docPartObj>
    </w:sdtPr>
    <w:sdtEndPr>
      <w:rPr>
        <w:noProof/>
      </w:rPr>
    </w:sdtEndPr>
    <w:sdtContent>
      <w:p w14:paraId="0504BCDD" w14:textId="66DBE04A" w:rsidR="00BA0224" w:rsidRDefault="00BA0224">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1CE1AB1" w14:textId="77777777" w:rsidR="00BA0224" w:rsidRDefault="00BA02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D7AAE" w14:textId="77777777" w:rsidR="001701E6" w:rsidRDefault="00170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DDE75" w14:textId="77777777" w:rsidR="00BA0224" w:rsidRDefault="00BA0224" w:rsidP="00A345CF">
      <w:pPr>
        <w:spacing w:after="0" w:line="240" w:lineRule="auto"/>
      </w:pPr>
      <w:r>
        <w:separator/>
      </w:r>
    </w:p>
  </w:footnote>
  <w:footnote w:type="continuationSeparator" w:id="0">
    <w:p w14:paraId="6DCCAD76" w14:textId="77777777" w:rsidR="00BA0224" w:rsidRDefault="00BA0224" w:rsidP="00A345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3285" w14:textId="77777777" w:rsidR="001701E6" w:rsidRDefault="001701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FFCC2" w14:textId="0AE196E7" w:rsidR="00BA0224" w:rsidRPr="00026176" w:rsidRDefault="00026176" w:rsidP="00026176">
    <w:pPr>
      <w:pStyle w:val="Header"/>
      <w:jc w:val="center"/>
      <w:rPr>
        <w:rFonts w:ascii="Arial" w:hAnsi="Arial" w:cs="Arial"/>
        <w:sz w:val="20"/>
        <w:szCs w:val="20"/>
      </w:rPr>
    </w:pPr>
    <w:r w:rsidRPr="00026176">
      <w:rPr>
        <w:rFonts w:ascii="Arial" w:hAnsi="Arial" w:cs="Arial"/>
        <w:sz w:val="20"/>
        <w:szCs w:val="20"/>
      </w:rPr>
      <w:t>Analysis pl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27939" w14:textId="77777777" w:rsidR="001701E6" w:rsidRDefault="00170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8728C"/>
    <w:multiLevelType w:val="hybridMultilevel"/>
    <w:tmpl w:val="ECBC9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2C3CF3"/>
    <w:multiLevelType w:val="hybridMultilevel"/>
    <w:tmpl w:val="E11C80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9B78D7"/>
    <w:multiLevelType w:val="hybridMultilevel"/>
    <w:tmpl w:val="2BBC2282"/>
    <w:lvl w:ilvl="0" w:tplc="DB84D7A0">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693126"/>
    <w:multiLevelType w:val="hybridMultilevel"/>
    <w:tmpl w:val="744ACEE4"/>
    <w:lvl w:ilvl="0" w:tplc="FB047D7A">
      <w:start w:val="2"/>
      <w:numFmt w:val="bullet"/>
      <w:lvlText w:val="-"/>
      <w:lvlJc w:val="left"/>
      <w:pPr>
        <w:ind w:left="720" w:hanging="360"/>
      </w:pPr>
      <w:rPr>
        <w:rFonts w:ascii="Calibri Light" w:eastAsiaTheme="minorHAnsi"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516105"/>
    <w:multiLevelType w:val="hybridMultilevel"/>
    <w:tmpl w:val="3E00DA72"/>
    <w:lvl w:ilvl="0" w:tplc="FB047D7A">
      <w:start w:val="2"/>
      <w:numFmt w:val="bullet"/>
      <w:lvlText w:val="-"/>
      <w:lvlJc w:val="left"/>
      <w:pPr>
        <w:ind w:left="720" w:hanging="360"/>
      </w:pPr>
      <w:rPr>
        <w:rFonts w:ascii="Calibri Light" w:eastAsiaTheme="minorHAnsi"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27778F"/>
    <w:multiLevelType w:val="hybridMultilevel"/>
    <w:tmpl w:val="F6582652"/>
    <w:lvl w:ilvl="0" w:tplc="DB84D7A0">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570C9A"/>
    <w:multiLevelType w:val="hybridMultilevel"/>
    <w:tmpl w:val="5E4842F2"/>
    <w:lvl w:ilvl="0" w:tplc="DB84D7A0">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7C2360"/>
    <w:multiLevelType w:val="hybridMultilevel"/>
    <w:tmpl w:val="B83A3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67662E"/>
    <w:multiLevelType w:val="hybridMultilevel"/>
    <w:tmpl w:val="8A78A77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894279"/>
    <w:multiLevelType w:val="hybridMultilevel"/>
    <w:tmpl w:val="33EC6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661AD4"/>
    <w:multiLevelType w:val="hybridMultilevel"/>
    <w:tmpl w:val="D3B0A024"/>
    <w:lvl w:ilvl="0" w:tplc="DB84D7A0">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35221B"/>
    <w:multiLevelType w:val="hybridMultilevel"/>
    <w:tmpl w:val="ECBC9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6D2477"/>
    <w:multiLevelType w:val="hybridMultilevel"/>
    <w:tmpl w:val="58982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1491788">
    <w:abstractNumId w:val="0"/>
  </w:num>
  <w:num w:numId="2" w16cid:durableId="918826442">
    <w:abstractNumId w:val="11"/>
  </w:num>
  <w:num w:numId="3" w16cid:durableId="1293364196">
    <w:abstractNumId w:val="9"/>
  </w:num>
  <w:num w:numId="4" w16cid:durableId="1411807495">
    <w:abstractNumId w:val="1"/>
  </w:num>
  <w:num w:numId="5" w16cid:durableId="671758404">
    <w:abstractNumId w:val="4"/>
  </w:num>
  <w:num w:numId="6" w16cid:durableId="379676205">
    <w:abstractNumId w:val="8"/>
  </w:num>
  <w:num w:numId="7" w16cid:durableId="306590447">
    <w:abstractNumId w:val="12"/>
  </w:num>
  <w:num w:numId="8" w16cid:durableId="15930952">
    <w:abstractNumId w:val="2"/>
  </w:num>
  <w:num w:numId="9" w16cid:durableId="386074936">
    <w:abstractNumId w:val="3"/>
  </w:num>
  <w:num w:numId="10" w16cid:durableId="1927418105">
    <w:abstractNumId w:val="6"/>
  </w:num>
  <w:num w:numId="11" w16cid:durableId="417604537">
    <w:abstractNumId w:val="5"/>
  </w:num>
  <w:num w:numId="12" w16cid:durableId="1560744547">
    <w:abstractNumId w:val="10"/>
  </w:num>
  <w:num w:numId="13" w16cid:durableId="5050948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1D6E"/>
    <w:rsid w:val="00015A92"/>
    <w:rsid w:val="00026176"/>
    <w:rsid w:val="00027268"/>
    <w:rsid w:val="00027FA8"/>
    <w:rsid w:val="000310BF"/>
    <w:rsid w:val="00034B16"/>
    <w:rsid w:val="00051D63"/>
    <w:rsid w:val="0005351C"/>
    <w:rsid w:val="0005441B"/>
    <w:rsid w:val="000672CA"/>
    <w:rsid w:val="00077B87"/>
    <w:rsid w:val="00085428"/>
    <w:rsid w:val="00087829"/>
    <w:rsid w:val="00093934"/>
    <w:rsid w:val="000A7962"/>
    <w:rsid w:val="000B0F56"/>
    <w:rsid w:val="000D10F2"/>
    <w:rsid w:val="000D7515"/>
    <w:rsid w:val="000E5089"/>
    <w:rsid w:val="000F0CC1"/>
    <w:rsid w:val="001017FC"/>
    <w:rsid w:val="00101C4B"/>
    <w:rsid w:val="00107A30"/>
    <w:rsid w:val="001701E6"/>
    <w:rsid w:val="001B3350"/>
    <w:rsid w:val="001C3164"/>
    <w:rsid w:val="001C619B"/>
    <w:rsid w:val="001C6926"/>
    <w:rsid w:val="001D43BD"/>
    <w:rsid w:val="001E3FC5"/>
    <w:rsid w:val="0022402A"/>
    <w:rsid w:val="0023155E"/>
    <w:rsid w:val="00244A1B"/>
    <w:rsid w:val="0024789C"/>
    <w:rsid w:val="00271CFB"/>
    <w:rsid w:val="00290842"/>
    <w:rsid w:val="00296E4F"/>
    <w:rsid w:val="002B570C"/>
    <w:rsid w:val="002B5B58"/>
    <w:rsid w:val="002C1E1B"/>
    <w:rsid w:val="002C4716"/>
    <w:rsid w:val="002D0C0D"/>
    <w:rsid w:val="002D38DB"/>
    <w:rsid w:val="002D64AB"/>
    <w:rsid w:val="002E01BD"/>
    <w:rsid w:val="002E336E"/>
    <w:rsid w:val="002E3CD5"/>
    <w:rsid w:val="00304D61"/>
    <w:rsid w:val="00342424"/>
    <w:rsid w:val="00342E26"/>
    <w:rsid w:val="00375392"/>
    <w:rsid w:val="00381C67"/>
    <w:rsid w:val="003A2CCA"/>
    <w:rsid w:val="003C31C5"/>
    <w:rsid w:val="003F26B7"/>
    <w:rsid w:val="003F4709"/>
    <w:rsid w:val="003F6EC6"/>
    <w:rsid w:val="004134A3"/>
    <w:rsid w:val="00425015"/>
    <w:rsid w:val="00435231"/>
    <w:rsid w:val="0043698A"/>
    <w:rsid w:val="00440833"/>
    <w:rsid w:val="0045007C"/>
    <w:rsid w:val="004511D8"/>
    <w:rsid w:val="00457525"/>
    <w:rsid w:val="00460F92"/>
    <w:rsid w:val="0047453B"/>
    <w:rsid w:val="004871A3"/>
    <w:rsid w:val="0049338B"/>
    <w:rsid w:val="004D2728"/>
    <w:rsid w:val="004E03A2"/>
    <w:rsid w:val="004E1D1D"/>
    <w:rsid w:val="004E2605"/>
    <w:rsid w:val="004F31CB"/>
    <w:rsid w:val="004F396B"/>
    <w:rsid w:val="004F5417"/>
    <w:rsid w:val="004F7E70"/>
    <w:rsid w:val="005010EE"/>
    <w:rsid w:val="0050396E"/>
    <w:rsid w:val="00504621"/>
    <w:rsid w:val="0051004C"/>
    <w:rsid w:val="005236C3"/>
    <w:rsid w:val="005356B2"/>
    <w:rsid w:val="0056256A"/>
    <w:rsid w:val="00582CA5"/>
    <w:rsid w:val="005926A0"/>
    <w:rsid w:val="005A3E1F"/>
    <w:rsid w:val="005B1AB6"/>
    <w:rsid w:val="005C1494"/>
    <w:rsid w:val="005D0364"/>
    <w:rsid w:val="005D2DD3"/>
    <w:rsid w:val="005E05A7"/>
    <w:rsid w:val="005E75C1"/>
    <w:rsid w:val="005E7F9C"/>
    <w:rsid w:val="005F3538"/>
    <w:rsid w:val="00613430"/>
    <w:rsid w:val="00614CCC"/>
    <w:rsid w:val="00615CD0"/>
    <w:rsid w:val="006333D1"/>
    <w:rsid w:val="00641061"/>
    <w:rsid w:val="006504D9"/>
    <w:rsid w:val="00652679"/>
    <w:rsid w:val="0066536A"/>
    <w:rsid w:val="006712D5"/>
    <w:rsid w:val="00680220"/>
    <w:rsid w:val="00686750"/>
    <w:rsid w:val="006A00BC"/>
    <w:rsid w:val="006C3628"/>
    <w:rsid w:val="006D32F5"/>
    <w:rsid w:val="006D5CFC"/>
    <w:rsid w:val="006F717D"/>
    <w:rsid w:val="007077D9"/>
    <w:rsid w:val="00731BF0"/>
    <w:rsid w:val="00763BF0"/>
    <w:rsid w:val="0077505B"/>
    <w:rsid w:val="00784CA0"/>
    <w:rsid w:val="0079437A"/>
    <w:rsid w:val="00794681"/>
    <w:rsid w:val="007A0F25"/>
    <w:rsid w:val="007A1F9D"/>
    <w:rsid w:val="007A64F3"/>
    <w:rsid w:val="007C08C6"/>
    <w:rsid w:val="007D1161"/>
    <w:rsid w:val="007D1751"/>
    <w:rsid w:val="007D3665"/>
    <w:rsid w:val="007E023F"/>
    <w:rsid w:val="007F2196"/>
    <w:rsid w:val="008203C1"/>
    <w:rsid w:val="0082256D"/>
    <w:rsid w:val="008472E0"/>
    <w:rsid w:val="00852A25"/>
    <w:rsid w:val="00855466"/>
    <w:rsid w:val="00871CA3"/>
    <w:rsid w:val="0088005C"/>
    <w:rsid w:val="00884937"/>
    <w:rsid w:val="008B212F"/>
    <w:rsid w:val="008C6A8D"/>
    <w:rsid w:val="008F2E64"/>
    <w:rsid w:val="009313DE"/>
    <w:rsid w:val="0093583D"/>
    <w:rsid w:val="00940BDE"/>
    <w:rsid w:val="00953A78"/>
    <w:rsid w:val="0099163B"/>
    <w:rsid w:val="009A04D4"/>
    <w:rsid w:val="009A07DB"/>
    <w:rsid w:val="009A1F51"/>
    <w:rsid w:val="009A4496"/>
    <w:rsid w:val="009B24B6"/>
    <w:rsid w:val="009C21BE"/>
    <w:rsid w:val="009C590C"/>
    <w:rsid w:val="009D5F57"/>
    <w:rsid w:val="009F6595"/>
    <w:rsid w:val="00A0015E"/>
    <w:rsid w:val="00A10667"/>
    <w:rsid w:val="00A13B3C"/>
    <w:rsid w:val="00A345CF"/>
    <w:rsid w:val="00A57EC1"/>
    <w:rsid w:val="00A7660C"/>
    <w:rsid w:val="00A861C1"/>
    <w:rsid w:val="00A92B58"/>
    <w:rsid w:val="00AA0655"/>
    <w:rsid w:val="00B27BBE"/>
    <w:rsid w:val="00B37693"/>
    <w:rsid w:val="00B45EE3"/>
    <w:rsid w:val="00B6324B"/>
    <w:rsid w:val="00B65203"/>
    <w:rsid w:val="00B71510"/>
    <w:rsid w:val="00B7711D"/>
    <w:rsid w:val="00B853E4"/>
    <w:rsid w:val="00B95E9A"/>
    <w:rsid w:val="00BA0224"/>
    <w:rsid w:val="00BA156A"/>
    <w:rsid w:val="00BA285C"/>
    <w:rsid w:val="00BB2C95"/>
    <w:rsid w:val="00BD1010"/>
    <w:rsid w:val="00BD1C3A"/>
    <w:rsid w:val="00BD5ACE"/>
    <w:rsid w:val="00BE1548"/>
    <w:rsid w:val="00BE3956"/>
    <w:rsid w:val="00BF6408"/>
    <w:rsid w:val="00BF6DD6"/>
    <w:rsid w:val="00C027E0"/>
    <w:rsid w:val="00C03F6A"/>
    <w:rsid w:val="00C17E42"/>
    <w:rsid w:val="00C3685C"/>
    <w:rsid w:val="00C43EA4"/>
    <w:rsid w:val="00C452FD"/>
    <w:rsid w:val="00C543BE"/>
    <w:rsid w:val="00C61EF9"/>
    <w:rsid w:val="00C62FAD"/>
    <w:rsid w:val="00C672ED"/>
    <w:rsid w:val="00C71499"/>
    <w:rsid w:val="00C726E3"/>
    <w:rsid w:val="00C77474"/>
    <w:rsid w:val="00C817D2"/>
    <w:rsid w:val="00C872E7"/>
    <w:rsid w:val="00CB4C8F"/>
    <w:rsid w:val="00CB4FA8"/>
    <w:rsid w:val="00CD45EB"/>
    <w:rsid w:val="00CD4F0B"/>
    <w:rsid w:val="00CE54D9"/>
    <w:rsid w:val="00CF64DB"/>
    <w:rsid w:val="00D14965"/>
    <w:rsid w:val="00D17287"/>
    <w:rsid w:val="00D204F4"/>
    <w:rsid w:val="00D314A7"/>
    <w:rsid w:val="00D378B2"/>
    <w:rsid w:val="00D55D4E"/>
    <w:rsid w:val="00D67FD9"/>
    <w:rsid w:val="00D90AE8"/>
    <w:rsid w:val="00DB62DF"/>
    <w:rsid w:val="00DD72AD"/>
    <w:rsid w:val="00DE71FE"/>
    <w:rsid w:val="00DF45A5"/>
    <w:rsid w:val="00E0340F"/>
    <w:rsid w:val="00E27ACB"/>
    <w:rsid w:val="00E64DA0"/>
    <w:rsid w:val="00E72EA6"/>
    <w:rsid w:val="00E75D1E"/>
    <w:rsid w:val="00E7747A"/>
    <w:rsid w:val="00E84C13"/>
    <w:rsid w:val="00E859B2"/>
    <w:rsid w:val="00EC06F2"/>
    <w:rsid w:val="00EC24AE"/>
    <w:rsid w:val="00EC61D3"/>
    <w:rsid w:val="00ED4522"/>
    <w:rsid w:val="00EF3FB7"/>
    <w:rsid w:val="00F134DC"/>
    <w:rsid w:val="00F21D6E"/>
    <w:rsid w:val="00F61DD5"/>
    <w:rsid w:val="00F70228"/>
    <w:rsid w:val="00F77E82"/>
    <w:rsid w:val="00F90560"/>
    <w:rsid w:val="00FB506D"/>
    <w:rsid w:val="00FC6E0E"/>
    <w:rsid w:val="00FD5057"/>
    <w:rsid w:val="00FE3B89"/>
    <w:rsid w:val="00FE63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2FD5F9A"/>
  <w15:chartTrackingRefBased/>
  <w15:docId w15:val="{C1C93FBD-E19A-406E-838E-9593CE7DD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24AE"/>
    <w:pPr>
      <w:keepNext/>
      <w:keepLines/>
      <w:spacing w:before="240" w:after="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rsid w:val="00026176"/>
    <w:pPr>
      <w:keepNext/>
      <w:keepLines/>
      <w:spacing w:before="40" w:after="0"/>
      <w:outlineLvl w:val="1"/>
    </w:pPr>
    <w:rPr>
      <w:rFonts w:ascii="Arial" w:eastAsiaTheme="majorEastAsia" w:hAnsi="Arial" w:cstheme="majorBidi"/>
      <w:b/>
      <w:i/>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F21D6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21D6E"/>
    <w:rPr>
      <w:i/>
      <w:iCs/>
      <w:color w:val="5B9BD5" w:themeColor="accent1"/>
    </w:rPr>
  </w:style>
  <w:style w:type="paragraph" w:styleId="Subtitle">
    <w:name w:val="Subtitle"/>
    <w:basedOn w:val="Normal"/>
    <w:next w:val="Normal"/>
    <w:link w:val="SubtitleChar"/>
    <w:uiPriority w:val="11"/>
    <w:qFormat/>
    <w:rsid w:val="00F21D6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21D6E"/>
    <w:rPr>
      <w:rFonts w:eastAsiaTheme="minorEastAsia"/>
      <w:color w:val="5A5A5A" w:themeColor="text1" w:themeTint="A5"/>
      <w:spacing w:val="15"/>
    </w:rPr>
  </w:style>
  <w:style w:type="paragraph" w:styleId="ListParagraph">
    <w:name w:val="List Paragraph"/>
    <w:basedOn w:val="Normal"/>
    <w:uiPriority w:val="34"/>
    <w:qFormat/>
    <w:rsid w:val="00F21D6E"/>
    <w:pPr>
      <w:ind w:left="720"/>
      <w:contextualSpacing/>
    </w:pPr>
  </w:style>
  <w:style w:type="paragraph" w:styleId="Title">
    <w:name w:val="Title"/>
    <w:basedOn w:val="Normal"/>
    <w:next w:val="Normal"/>
    <w:link w:val="TitleChar"/>
    <w:uiPriority w:val="10"/>
    <w:qFormat/>
    <w:rsid w:val="00F21D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1D6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345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45CF"/>
  </w:style>
  <w:style w:type="paragraph" w:styleId="Footer">
    <w:name w:val="footer"/>
    <w:basedOn w:val="Normal"/>
    <w:link w:val="FooterChar"/>
    <w:uiPriority w:val="99"/>
    <w:unhideWhenUsed/>
    <w:rsid w:val="00A345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45CF"/>
  </w:style>
  <w:style w:type="paragraph" w:styleId="BalloonText">
    <w:name w:val="Balloon Text"/>
    <w:basedOn w:val="Normal"/>
    <w:link w:val="BalloonTextChar"/>
    <w:uiPriority w:val="99"/>
    <w:semiHidden/>
    <w:unhideWhenUsed/>
    <w:rsid w:val="008F2E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E64"/>
    <w:rPr>
      <w:rFonts w:ascii="Segoe UI" w:hAnsi="Segoe UI" w:cs="Segoe UI"/>
      <w:sz w:val="18"/>
      <w:szCs w:val="18"/>
    </w:rPr>
  </w:style>
  <w:style w:type="character" w:styleId="CommentReference">
    <w:name w:val="annotation reference"/>
    <w:basedOn w:val="DefaultParagraphFont"/>
    <w:uiPriority w:val="99"/>
    <w:semiHidden/>
    <w:unhideWhenUsed/>
    <w:rsid w:val="002C4716"/>
    <w:rPr>
      <w:sz w:val="16"/>
      <w:szCs w:val="16"/>
    </w:rPr>
  </w:style>
  <w:style w:type="paragraph" w:styleId="CommentText">
    <w:name w:val="annotation text"/>
    <w:basedOn w:val="Normal"/>
    <w:link w:val="CommentTextChar"/>
    <w:uiPriority w:val="99"/>
    <w:semiHidden/>
    <w:unhideWhenUsed/>
    <w:rsid w:val="002C4716"/>
    <w:pPr>
      <w:spacing w:line="240" w:lineRule="auto"/>
    </w:pPr>
    <w:rPr>
      <w:sz w:val="20"/>
      <w:szCs w:val="20"/>
    </w:rPr>
  </w:style>
  <w:style w:type="character" w:customStyle="1" w:styleId="CommentTextChar">
    <w:name w:val="Comment Text Char"/>
    <w:basedOn w:val="DefaultParagraphFont"/>
    <w:link w:val="CommentText"/>
    <w:uiPriority w:val="99"/>
    <w:semiHidden/>
    <w:rsid w:val="002C4716"/>
    <w:rPr>
      <w:sz w:val="20"/>
      <w:szCs w:val="20"/>
    </w:rPr>
  </w:style>
  <w:style w:type="character" w:styleId="Hyperlink">
    <w:name w:val="Hyperlink"/>
    <w:basedOn w:val="DefaultParagraphFont"/>
    <w:uiPriority w:val="99"/>
    <w:unhideWhenUsed/>
    <w:rsid w:val="0045752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D7515"/>
    <w:rPr>
      <w:b/>
      <w:bCs/>
    </w:rPr>
  </w:style>
  <w:style w:type="character" w:customStyle="1" w:styleId="CommentSubjectChar">
    <w:name w:val="Comment Subject Char"/>
    <w:basedOn w:val="CommentTextChar"/>
    <w:link w:val="CommentSubject"/>
    <w:uiPriority w:val="99"/>
    <w:semiHidden/>
    <w:rsid w:val="000D7515"/>
    <w:rPr>
      <w:b/>
      <w:bCs/>
      <w:sz w:val="20"/>
      <w:szCs w:val="20"/>
    </w:rPr>
  </w:style>
  <w:style w:type="character" w:customStyle="1" w:styleId="Heading1Char">
    <w:name w:val="Heading 1 Char"/>
    <w:basedOn w:val="DefaultParagraphFont"/>
    <w:link w:val="Heading1"/>
    <w:uiPriority w:val="9"/>
    <w:rsid w:val="00EC24AE"/>
    <w:rPr>
      <w:rFonts w:ascii="Arial" w:eastAsiaTheme="majorEastAsia" w:hAnsi="Arial" w:cstheme="majorBidi"/>
      <w:b/>
      <w:szCs w:val="32"/>
    </w:rPr>
  </w:style>
  <w:style w:type="character" w:customStyle="1" w:styleId="Heading2Char">
    <w:name w:val="Heading 2 Char"/>
    <w:basedOn w:val="DefaultParagraphFont"/>
    <w:link w:val="Heading2"/>
    <w:uiPriority w:val="9"/>
    <w:rsid w:val="00026176"/>
    <w:rPr>
      <w:rFonts w:ascii="Arial" w:eastAsiaTheme="majorEastAsia" w:hAnsi="Arial" w:cstheme="majorBidi"/>
      <w:b/>
      <w:i/>
      <w:sz w:val="20"/>
      <w:szCs w:val="26"/>
    </w:rPr>
  </w:style>
  <w:style w:type="paragraph" w:customStyle="1" w:styleId="EndNoteBibliographyTitle">
    <w:name w:val="EndNote Bibliography Title"/>
    <w:basedOn w:val="Normal"/>
    <w:link w:val="EndNoteBibliographyTitleChar"/>
    <w:rsid w:val="001701E6"/>
    <w:pPr>
      <w:spacing w:after="0"/>
      <w:jc w:val="center"/>
    </w:pPr>
    <w:rPr>
      <w:rFonts w:ascii="Arial" w:hAnsi="Arial" w:cs="Arial"/>
      <w:noProof/>
      <w:lang w:val="en-US"/>
    </w:rPr>
  </w:style>
  <w:style w:type="character" w:customStyle="1" w:styleId="EndNoteBibliographyTitleChar">
    <w:name w:val="EndNote Bibliography Title Char"/>
    <w:basedOn w:val="Heading1Char"/>
    <w:link w:val="EndNoteBibliographyTitle"/>
    <w:rsid w:val="001701E6"/>
    <w:rPr>
      <w:rFonts w:ascii="Arial" w:eastAsiaTheme="majorEastAsia" w:hAnsi="Arial" w:cs="Arial"/>
      <w:b w:val="0"/>
      <w:noProof/>
      <w:szCs w:val="32"/>
      <w:lang w:val="en-US"/>
    </w:rPr>
  </w:style>
  <w:style w:type="paragraph" w:customStyle="1" w:styleId="EndNoteBibliography">
    <w:name w:val="EndNote Bibliography"/>
    <w:basedOn w:val="Normal"/>
    <w:link w:val="EndNoteBibliographyChar"/>
    <w:rsid w:val="001701E6"/>
    <w:pPr>
      <w:spacing w:line="240" w:lineRule="auto"/>
    </w:pPr>
    <w:rPr>
      <w:rFonts w:ascii="Arial" w:hAnsi="Arial" w:cs="Arial"/>
      <w:noProof/>
      <w:lang w:val="en-US"/>
    </w:rPr>
  </w:style>
  <w:style w:type="character" w:customStyle="1" w:styleId="EndNoteBibliographyChar">
    <w:name w:val="EndNote Bibliography Char"/>
    <w:basedOn w:val="Heading1Char"/>
    <w:link w:val="EndNoteBibliography"/>
    <w:rsid w:val="001701E6"/>
    <w:rPr>
      <w:rFonts w:ascii="Arial" w:eastAsiaTheme="majorEastAsia" w:hAnsi="Arial" w:cs="Arial"/>
      <w:b w:val="0"/>
      <w:noProof/>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775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BCDD2-7703-4B37-9E95-5B60EDCB1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480</Words>
  <Characters>1413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Taylor</dc:creator>
  <cp:keywords/>
  <dc:description/>
  <cp:lastModifiedBy>Gemma Clayton</cp:lastModifiedBy>
  <cp:revision>2</cp:revision>
  <cp:lastPrinted>2017-05-08T13:34:00Z</cp:lastPrinted>
  <dcterms:created xsi:type="dcterms:W3CDTF">2022-07-06T14:41:00Z</dcterms:created>
  <dcterms:modified xsi:type="dcterms:W3CDTF">2022-07-06T14:41:00Z</dcterms:modified>
</cp:coreProperties>
</file>